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F47015" w14:textId="10FD1C02" w:rsidR="00685610" w:rsidRPr="00B474E7" w:rsidRDefault="00685610" w:rsidP="00B474E7">
      <w:pPr>
        <w:pStyle w:val="Title"/>
        <w:jc w:val="center"/>
        <w:rPr>
          <w:rFonts w:ascii="Times New Roman" w:hAnsi="Times New Roman" w:cs="Times New Roman"/>
          <w:b/>
          <w:bCs/>
        </w:rPr>
      </w:pPr>
      <w:r w:rsidRPr="00B474E7">
        <w:rPr>
          <w:rFonts w:ascii="Times New Roman" w:hAnsi="Times New Roman" w:cs="Times New Roman"/>
        </w:rPr>
        <w:t xml:space="preserve">Gestational Early-Time Restricted Feeding Results in Sex-Specific Glucose Intolerance in Adult Male </w:t>
      </w:r>
      <w:r w:rsidR="00F403B2">
        <w:rPr>
          <w:rFonts w:ascii="Times New Roman" w:hAnsi="Times New Roman" w:cs="Times New Roman"/>
        </w:rPr>
        <w:t>Mice</w:t>
      </w:r>
    </w:p>
    <w:p w14:paraId="3F7CCCFD" w14:textId="77777777" w:rsidR="00685610" w:rsidRDefault="00685610" w:rsidP="00685610">
      <w:pPr>
        <w:spacing w:line="480" w:lineRule="auto"/>
        <w:rPr>
          <w:rFonts w:ascii="Times New Roman" w:hAnsi="Times New Roman" w:cs="Times New Roman"/>
          <w:b/>
          <w:bCs/>
        </w:rPr>
      </w:pPr>
    </w:p>
    <w:p w14:paraId="31D0ED50" w14:textId="00DE175B" w:rsidR="00685610" w:rsidRPr="00344BB1" w:rsidRDefault="00685610" w:rsidP="001C4CCD">
      <w:pPr>
        <w:spacing w:line="480" w:lineRule="auto"/>
        <w:jc w:val="center"/>
        <w:rPr>
          <w:rFonts w:ascii="Times New Roman" w:hAnsi="Times New Roman" w:cs="Times New Roman"/>
          <w:vertAlign w:val="superscript"/>
        </w:rPr>
      </w:pP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6576615B" w14:textId="77777777" w:rsidR="00B474E7" w:rsidRDefault="00B474E7" w:rsidP="00B474E7">
      <w:pPr>
        <w:spacing w:line="480" w:lineRule="auto"/>
        <w:rPr>
          <w:rFonts w:ascii="Times New Roman" w:hAnsi="Times New Roman" w:cs="Times New Roman"/>
          <w:vertAlign w:val="superscript"/>
        </w:rPr>
      </w:pPr>
    </w:p>
    <w:p w14:paraId="500DD8D5" w14:textId="1716EC5D" w:rsidR="00685610" w:rsidRPr="00B474E7" w:rsidRDefault="00B474E7" w:rsidP="00B474E7">
      <w:pPr>
        <w:spacing w:line="480" w:lineRule="auto"/>
        <w:rPr>
          <w:rFonts w:ascii="Times New Roman" w:hAnsi="Times New Roman" w:cs="Times New Roman"/>
        </w:rPr>
      </w:pPr>
      <w:r w:rsidRPr="00B474E7">
        <w:rPr>
          <w:rFonts w:ascii="Times New Roman" w:hAnsi="Times New Roman" w:cs="Times New Roman"/>
          <w:vertAlign w:val="superscript"/>
        </w:rPr>
        <w:t>1</w:t>
      </w:r>
      <w:r w:rsidR="00685610" w:rsidRPr="00B474E7">
        <w:rPr>
          <w:rFonts w:ascii="Times New Roman" w:hAnsi="Times New Roman" w:cs="Times New Roman"/>
        </w:rPr>
        <w:t>University of Michigan School of Public Health, Department of Nutritional Sciences, Ann Arbor MI, USA</w:t>
      </w:r>
    </w:p>
    <w:p w14:paraId="5D99803C" w14:textId="665187B6" w:rsidR="00685610" w:rsidRPr="00C52DB2" w:rsidRDefault="00B474E7" w:rsidP="00685610">
      <w:pPr>
        <w:spacing w:line="480" w:lineRule="auto"/>
        <w:rPr>
          <w:rFonts w:ascii="Times New Roman" w:hAnsi="Times New Roman" w:cs="Times New Roman"/>
        </w:rPr>
      </w:pPr>
      <w:r w:rsidRPr="00B474E7">
        <w:rPr>
          <w:rFonts w:ascii="Times New Roman" w:hAnsi="Times New Roman" w:cs="Times New Roman"/>
          <w:vertAlign w:val="superscript"/>
        </w:rPr>
        <w:t>2</w:t>
      </w:r>
      <w:r w:rsidR="00685610" w:rsidRPr="00B474E7">
        <w:rPr>
          <w:rFonts w:ascii="Times New Roman" w:hAnsi="Times New Roman" w:cs="Times New Roman"/>
        </w:rPr>
        <w:t xml:space="preserve">Michigan Medicine, Department of </w:t>
      </w:r>
      <w:r w:rsidR="00B55451">
        <w:rPr>
          <w:rFonts w:ascii="Times New Roman" w:hAnsi="Times New Roman" w:cs="Times New Roman"/>
        </w:rPr>
        <w:t>P</w:t>
      </w:r>
      <w:r w:rsidR="00685610" w:rsidRPr="00B474E7">
        <w:rPr>
          <w:rFonts w:ascii="Times New Roman" w:hAnsi="Times New Roman" w:cs="Times New Roman"/>
        </w:rPr>
        <w:t>ediatrics, Division of</w:t>
      </w:r>
      <w:r w:rsidR="00A90343">
        <w:rPr>
          <w:rFonts w:ascii="Times New Roman" w:hAnsi="Times New Roman" w:cs="Times New Roman"/>
        </w:rPr>
        <w:t xml:space="preserve"> </w:t>
      </w:r>
      <w:r w:rsidR="00685610" w:rsidRPr="00B474E7">
        <w:rPr>
          <w:rFonts w:ascii="Times New Roman" w:hAnsi="Times New Roman" w:cs="Times New Roman"/>
        </w:rPr>
        <w:t>Diabetes, Endocrinology, and Metabolism, Ann Arbor MI, USA</w:t>
      </w:r>
    </w:p>
    <w:p w14:paraId="1C67CA07" w14:textId="77777777" w:rsidR="00685610" w:rsidRDefault="00685610" w:rsidP="00685610">
      <w:pPr>
        <w:pStyle w:val="Header"/>
        <w:rPr>
          <w:rFonts w:ascii="Times New Roman" w:hAnsi="Times New Roman" w:cs="Times New Roman"/>
        </w:rPr>
      </w:pPr>
    </w:p>
    <w:p w14:paraId="17340B3E" w14:textId="3B47E810" w:rsidR="00685610" w:rsidRDefault="00685610" w:rsidP="00685610">
      <w:pPr>
        <w:rPr>
          <w:rFonts w:ascii="Times New Roman" w:eastAsia="Times New Roman" w:hAnsi="Times New Roman" w:cs="Times New Roman"/>
        </w:rPr>
      </w:pPr>
      <w:r w:rsidRPr="00137509">
        <w:rPr>
          <w:rFonts w:ascii="Times New Roman" w:hAnsi="Times New Roman" w:cs="Times New Roman"/>
          <w:b/>
        </w:rPr>
        <w:t>Corresponding Author Information:</w:t>
      </w:r>
      <w:r w:rsidRPr="00137509">
        <w:rPr>
          <w:b/>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sidR="00137509">
        <w:rPr>
          <w:rFonts w:ascii="Times New Roman" w:eastAsia="Times New Roman" w:hAnsi="Times New Roman" w:cs="Times New Roman"/>
        </w:rPr>
        <w:t>,</w:t>
      </w:r>
      <w:bookmarkStart w:id="0" w:name="_GoBack"/>
      <w:bookmarkEnd w:id="0"/>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7"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sidR="00AB675B">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sidR="00AB675B">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429FF595" w14:textId="77777777" w:rsidR="00685610" w:rsidRPr="009651FB" w:rsidRDefault="00685610" w:rsidP="00685610">
      <w:pPr>
        <w:rPr>
          <w:rFonts w:ascii="Times New Roman" w:eastAsia="Times New Roman" w:hAnsi="Times New Roman" w:cs="Times New Roman"/>
        </w:rPr>
      </w:pPr>
    </w:p>
    <w:p w14:paraId="61003EB2" w14:textId="76FCAFDF" w:rsidR="00685610" w:rsidRPr="00137509" w:rsidRDefault="00685610" w:rsidP="00685610">
      <w:pPr>
        <w:spacing w:line="480" w:lineRule="auto"/>
        <w:rPr>
          <w:rFonts w:ascii="Times New Roman" w:hAnsi="Times New Roman" w:cs="Times New Roman"/>
        </w:rPr>
      </w:pPr>
      <w:r w:rsidRPr="00137509">
        <w:rPr>
          <w:rStyle w:val="Heading1Char"/>
          <w:sz w:val="24"/>
          <w:szCs w:val="24"/>
        </w:rPr>
        <w:t>Funding:</w:t>
      </w:r>
      <w:r w:rsidRPr="00137509">
        <w:rPr>
          <w:rFonts w:ascii="Times New Roman" w:hAnsi="Times New Roman" w:cs="Times New Roman"/>
          <w:b/>
          <w:bCs/>
        </w:rPr>
        <w:t xml:space="preserve"> </w:t>
      </w:r>
      <w:r w:rsidRPr="00137509">
        <w:rPr>
          <w:rFonts w:ascii="Times New Roman" w:hAnsi="Times New Roman" w:cs="Times New Roman"/>
        </w:rPr>
        <w:t xml:space="preserve">This work was supported by </w:t>
      </w:r>
      <w:r w:rsidRPr="00137509">
        <w:rPr>
          <w:rFonts w:ascii="Times New Roman" w:hAnsi="Times New Roman" w:cs="Times New Roman"/>
          <w:color w:val="000000" w:themeColor="text1"/>
        </w:rPr>
        <w:t>R01 DK107535 (DB)</w:t>
      </w:r>
      <w:r w:rsidR="00096E4B" w:rsidRPr="00137509">
        <w:rPr>
          <w:rFonts w:ascii="Times New Roman" w:hAnsi="Times New Roman" w:cs="Times New Roman"/>
          <w:color w:val="000000" w:themeColor="text1"/>
        </w:rPr>
        <w:t xml:space="preserve"> and R56 DK121787 (BEG)</w:t>
      </w:r>
      <w:r w:rsidRPr="00137509">
        <w:rPr>
          <w:rFonts w:ascii="Times New Roman" w:hAnsi="Times New Roman" w:cs="Times New Roman"/>
          <w:color w:val="000000" w:themeColor="text1"/>
        </w:rPr>
        <w:t xml:space="preserve">. MCM was supported through the University of Michigan Rackham Merit Fellowship. </w:t>
      </w:r>
    </w:p>
    <w:p w14:paraId="61722886" w14:textId="0D5ED3B5" w:rsidR="00685610" w:rsidRPr="00137509" w:rsidRDefault="00685610" w:rsidP="00685610">
      <w:pPr>
        <w:pStyle w:val="Default"/>
      </w:pPr>
      <w:r w:rsidRPr="00137509">
        <w:rPr>
          <w:rStyle w:val="Heading1Char"/>
          <w:sz w:val="24"/>
          <w:szCs w:val="24"/>
        </w:rPr>
        <w:t>Disclosure:</w:t>
      </w:r>
      <w:r w:rsidRPr="00137509">
        <w:rPr>
          <w:b/>
          <w:bCs/>
        </w:rPr>
        <w:t xml:space="preserve"> </w:t>
      </w:r>
      <w:r w:rsidRPr="00137509">
        <w:t>The authors declare no conflict</w:t>
      </w:r>
      <w:r w:rsidR="00A60A09" w:rsidRPr="00137509">
        <w:t>s</w:t>
      </w:r>
      <w:r w:rsidRPr="00137509">
        <w:t xml:space="preserve"> of interest</w:t>
      </w:r>
      <w:r w:rsidR="00B55451" w:rsidRPr="00137509">
        <w:t>.</w:t>
      </w:r>
    </w:p>
    <w:p w14:paraId="345B5272" w14:textId="2E76BBF4" w:rsidR="00B474E7" w:rsidRPr="00137509" w:rsidRDefault="00B474E7" w:rsidP="00685610">
      <w:pPr>
        <w:pStyle w:val="Default"/>
      </w:pPr>
    </w:p>
    <w:p w14:paraId="7636E1F8" w14:textId="77777777" w:rsidR="00B474E7" w:rsidRPr="00137509" w:rsidRDefault="00B474E7" w:rsidP="00B474E7">
      <w:pPr>
        <w:spacing w:line="480" w:lineRule="auto"/>
        <w:rPr>
          <w:rFonts w:ascii="Times New Roman" w:hAnsi="Times New Roman" w:cs="Times New Roman"/>
        </w:rPr>
      </w:pPr>
      <w:r w:rsidRPr="00137509">
        <w:rPr>
          <w:rStyle w:val="Heading1Char"/>
          <w:sz w:val="24"/>
          <w:szCs w:val="24"/>
        </w:rPr>
        <w:t>Keywords:</w:t>
      </w:r>
      <w:r w:rsidRPr="00137509">
        <w:rPr>
          <w:rFonts w:ascii="Times New Roman" w:hAnsi="Times New Roman" w:cs="Times New Roman"/>
          <w:b/>
          <w:bCs/>
        </w:rPr>
        <w:t xml:space="preserve"> </w:t>
      </w:r>
      <w:r w:rsidRPr="00137509">
        <w:rPr>
          <w:rFonts w:ascii="Times New Roman" w:hAnsi="Times New Roman" w:cs="Times New Roman"/>
        </w:rPr>
        <w:t>time-restricted feeding, glucose intolerance, maternal nutrition, developmental programming</w:t>
      </w:r>
    </w:p>
    <w:p w14:paraId="1C153FA2" w14:textId="77777777" w:rsidR="00B474E7" w:rsidRDefault="00B474E7" w:rsidP="00685610">
      <w:pPr>
        <w:pStyle w:val="Default"/>
      </w:pPr>
    </w:p>
    <w:p w14:paraId="69F12BCE" w14:textId="7389922A" w:rsidR="00685610" w:rsidRDefault="00685610" w:rsidP="00685610">
      <w:pPr>
        <w:tabs>
          <w:tab w:val="left" w:pos="1973"/>
        </w:tabs>
        <w:rPr>
          <w:rFonts w:ascii="Times New Roman" w:hAnsi="Times New Roman" w:cs="Times New Roman"/>
          <w:b/>
          <w:bCs/>
        </w:rPr>
      </w:pPr>
    </w:p>
    <w:p w14:paraId="49C55EC0" w14:textId="77777777" w:rsidR="00685610" w:rsidRDefault="00685610">
      <w:pPr>
        <w:rPr>
          <w:rFonts w:ascii="Times New Roman" w:hAnsi="Times New Roman" w:cs="Times New Roman"/>
          <w:b/>
          <w:bCs/>
        </w:rPr>
      </w:pPr>
      <w:r>
        <w:rPr>
          <w:rFonts w:ascii="Times New Roman" w:hAnsi="Times New Roman" w:cs="Times New Roman"/>
          <w:b/>
          <w:bCs/>
        </w:rPr>
        <w:br w:type="page"/>
      </w:r>
    </w:p>
    <w:p w14:paraId="3FEBF162" w14:textId="642A672F" w:rsidR="007C59F8" w:rsidRPr="00184B8C" w:rsidRDefault="00616AD3" w:rsidP="00184B8C">
      <w:pPr>
        <w:pStyle w:val="Heading1"/>
      </w:pPr>
      <w:r w:rsidRPr="00184B8C">
        <w:lastRenderedPageBreak/>
        <w:t xml:space="preserve">Abstract </w:t>
      </w:r>
    </w:p>
    <w:p w14:paraId="5958F69A" w14:textId="731D0B3C" w:rsidR="00354291" w:rsidRDefault="007C59F8" w:rsidP="00685610">
      <w:pPr>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can impact</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w:t>
      </w:r>
      <w:r w:rsidR="00906EA8">
        <w:rPr>
          <w:rFonts w:ascii="Times New Roman" w:hAnsi="Times New Roman" w:cs="Times New Roman"/>
        </w:rPr>
        <w:t xml:space="preserve">e.g. </w:t>
      </w:r>
      <w:r w:rsidR="001F6098">
        <w:rPr>
          <w:rFonts w:ascii="Times New Roman" w:hAnsi="Times New Roman" w:cs="Times New Roman"/>
        </w:rPr>
        <w:t xml:space="preserve">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sidR="00665C8A">
        <w:rPr>
          <w:rFonts w:ascii="Times New Roman" w:hAnsi="Times New Roman" w:cs="Times New Roman"/>
        </w:rPr>
        <w:t xml:space="preserve">and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w:t>
      </w:r>
      <w:r w:rsidR="00906EA8">
        <w:rPr>
          <w:rFonts w:ascii="Times New Roman" w:hAnsi="Times New Roman" w:cs="Times New Roman"/>
        </w:rPr>
        <w:t>understand</w:t>
      </w:r>
      <w:r>
        <w:rPr>
          <w:rFonts w:ascii="Times New Roman" w:hAnsi="Times New Roman" w:cs="Times New Roman"/>
        </w:rPr>
        <w:t xml:space="preserve">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4A4A56">
        <w:rPr>
          <w:rFonts w:ascii="Times New Roman" w:hAnsi="Times New Roman" w:cs="Times New Roman"/>
        </w:rPr>
        <w:t>of</w:t>
      </w:r>
      <w:r w:rsidR="003678F1">
        <w:rPr>
          <w:rFonts w:ascii="Times New Roman" w:hAnsi="Times New Roman" w:cs="Times New Roman"/>
        </w:rPr>
        <w:t xml:space="preserve">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develop</w:t>
      </w:r>
      <w:r w:rsidR="004A4A56">
        <w:rPr>
          <w:rFonts w:ascii="Times New Roman" w:hAnsi="Times New Roman" w:cs="Times New Roman"/>
        </w:rPr>
        <w:t>ed</w:t>
      </w:r>
      <w:r>
        <w:rPr>
          <w:rFonts w:ascii="Times New Roman" w:hAnsi="Times New Roman" w:cs="Times New Roman"/>
        </w:rPr>
        <w:t xml:space="preserve">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specific deleterious effects on glucose homeostasis after chronic high fat</w:t>
      </w:r>
      <w:r w:rsidR="00665C8A">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 xml:space="preserve">male </w:t>
      </w:r>
      <w:r w:rsidR="003678F1">
        <w:rPr>
          <w:rFonts w:ascii="Times New Roman" w:hAnsi="Times New Roman" w:cs="Times New Roman"/>
        </w:rPr>
        <w:t xml:space="preserve">offspring. Further studies are needed to determine the effect gestational eTRF has on the male pancreas as well as </w:t>
      </w:r>
      <w:r w:rsidR="004A4A56">
        <w:rPr>
          <w:rFonts w:ascii="Times New Roman" w:hAnsi="Times New Roman" w:cs="Times New Roman"/>
        </w:rPr>
        <w:t xml:space="preserve">to </w:t>
      </w:r>
      <w:r w:rsidR="003678F1">
        <w:rPr>
          <w:rFonts w:ascii="Times New Roman" w:hAnsi="Times New Roman" w:cs="Times New Roman"/>
        </w:rPr>
        <w:t>elucidate the mechanisms that protect females from this metabolic dysfunction.</w:t>
      </w:r>
    </w:p>
    <w:p w14:paraId="23865CEC" w14:textId="74A798B5" w:rsidR="00B474E7" w:rsidRDefault="00354291" w:rsidP="00685610">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184B8C">
      <w:pPr>
        <w:pStyle w:val="Heading1"/>
      </w:pPr>
      <w:r w:rsidRPr="00616AD3">
        <w:lastRenderedPageBreak/>
        <w:br/>
        <w:t>Introduction</w:t>
      </w:r>
    </w:p>
    <w:p w14:paraId="21EE0101" w14:textId="4FB8E2C3" w:rsidR="009554FD" w:rsidRDefault="007A2077" w:rsidP="00C52DB2">
      <w:pPr>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w:t>
      </w:r>
      <w:r w:rsidR="00665C8A">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w:t>
      </w:r>
      <w:r w:rsidR="00B55451">
        <w:rPr>
          <w:rFonts w:ascii="Times New Roman" w:hAnsi="Times New Roman" w:cs="Times New Roman"/>
        </w:rPr>
        <w:t>/eating</w:t>
      </w:r>
      <w:r>
        <w:rPr>
          <w:rFonts w:ascii="Times New Roman" w:hAnsi="Times New Roman" w:cs="Times New Roman"/>
        </w:rPr>
        <w:t xml:space="preserve"> (TRF</w:t>
      </w:r>
      <w:r w:rsidR="00B55451">
        <w:rPr>
          <w:rFonts w:ascii="Times New Roman" w:hAnsi="Times New Roman" w:cs="Times New Roman"/>
        </w:rPr>
        <w:t>/E</w:t>
      </w:r>
      <w:r>
        <w:rPr>
          <w:rFonts w:ascii="Times New Roman" w:hAnsi="Times New Roman" w:cs="Times New Roman"/>
        </w:rPr>
        <w:t>),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57156F32" w:rsidR="00AD090A" w:rsidRDefault="008828E6" w:rsidP="00C52DB2">
      <w:pPr>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44F1C">
        <w:rPr>
          <w:rFonts w:ascii="Times New Roman" w:hAnsi="Times New Roman" w:cs="Times New Roman"/>
        </w:rPr>
        <w:t>E in</w:t>
      </w:r>
      <w:r w:rsidR="005B4A24">
        <w:rPr>
          <w:rFonts w:ascii="Times New Roman" w:hAnsi="Times New Roman" w:cs="Times New Roman"/>
        </w:rPr>
        <w:t xml:space="preserve">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DE1987">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w:t>
      </w:r>
      <w:r w:rsidR="00DE1987">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w:t>
      </w:r>
      <w:r w:rsidR="00B55451">
        <w:rPr>
          <w:rFonts w:ascii="Times New Roman" w:hAnsi="Times New Roman" w:cs="Times New Roman"/>
        </w:rPr>
        <w:t>TRE</w:t>
      </w:r>
      <w:r w:rsidR="007937AB">
        <w:rPr>
          <w:rFonts w:ascii="Times New Roman" w:hAnsi="Times New Roman" w:cs="Times New Roman"/>
        </w:rPr>
        <w:t xml:space="preserve"> </w:t>
      </w:r>
      <w:r w:rsidR="00E73891">
        <w:rPr>
          <w:rFonts w:ascii="Times New Roman" w:hAnsi="Times New Roman" w:cs="Times New Roman"/>
        </w:rPr>
        <w:t>in pregnant or postpartum women was conducted and found that 23.7% of those survey</w:t>
      </w:r>
      <w:r w:rsidR="00644F1C">
        <w:rPr>
          <w:rFonts w:ascii="Times New Roman" w:hAnsi="Times New Roman" w:cs="Times New Roman"/>
        </w:rPr>
        <w:t>ed</w:t>
      </w:r>
      <w:r w:rsidR="00E73891">
        <w:rPr>
          <w:rFonts w:ascii="Times New Roman" w:hAnsi="Times New Roman" w:cs="Times New Roman"/>
        </w:rPr>
        <w:t xml:space="preserve">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w:t>
      </w:r>
      <w:r w:rsidR="00172947">
        <w:rPr>
          <w:rFonts w:ascii="Times New Roman" w:hAnsi="Times New Roman" w:cs="Times New Roman"/>
        </w:rPr>
        <w:t>examined</w:t>
      </w:r>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172947">
        <w:rPr>
          <w:rFonts w:ascii="Times New Roman" w:hAnsi="Times New Roman" w:cs="Times New Roman"/>
        </w:rPr>
        <w:t>ou</w:t>
      </w:r>
      <w:r w:rsidR="007006F3">
        <w:rPr>
          <w:rFonts w:ascii="Times New Roman" w:hAnsi="Times New Roman" w:cs="Times New Roman"/>
        </w:rPr>
        <w:t xml:space="preserve">nd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3C308400" w:rsidR="000F24AB" w:rsidRDefault="00DE2A60" w:rsidP="00C52DB2">
      <w:pPr>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644F1C">
        <w:rPr>
          <w:rFonts w:ascii="Times New Roman" w:hAnsi="Times New Roman" w:cs="Times New Roman"/>
        </w:rPr>
        <w:t>TRE</w:t>
      </w:r>
      <w:r>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18D9367D" w:rsidR="003B7482" w:rsidRDefault="00065514" w:rsidP="00C52DB2">
      <w:pPr>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w:t>
      </w:r>
      <w:r w:rsidR="00172947">
        <w:rPr>
          <w:rFonts w:ascii="Times New Roman" w:hAnsi="Times New Roman" w:cs="Times New Roman"/>
        </w:rPr>
        <w:t>, HFD</w:t>
      </w:r>
      <w:r>
        <w:rPr>
          <w:rFonts w:ascii="Times New Roman" w:hAnsi="Times New Roman" w:cs="Times New Roman"/>
        </w:rPr>
        <w:t xml:space="preserve">)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347CFA">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w:t>
      </w:r>
      <w:r w:rsidR="00172947">
        <w:rPr>
          <w:rFonts w:ascii="Times New Roman" w:hAnsi="Times New Roman" w:cs="Times New Roman"/>
        </w:rPr>
        <w:t>.</w:t>
      </w:r>
    </w:p>
    <w:p w14:paraId="4F625DA6" w14:textId="4288EB82" w:rsidR="00A54854" w:rsidRDefault="00A54854" w:rsidP="00C52DB2">
      <w:pPr>
        <w:ind w:firstLine="720"/>
        <w:rPr>
          <w:rFonts w:ascii="Times New Roman" w:hAnsi="Times New Roman" w:cs="Times New Roman"/>
        </w:rPr>
      </w:pPr>
      <w:r>
        <w:rPr>
          <w:rFonts w:ascii="Times New Roman" w:hAnsi="Times New Roman" w:cs="Times New Roman"/>
        </w:rPr>
        <w:t xml:space="preserve">The effects of TRF in </w:t>
      </w:r>
      <w:r w:rsidR="00665C8A">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5F756748" w:rsidR="00D854CE" w:rsidRDefault="004F2D68" w:rsidP="00C52DB2">
      <w:pPr>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347CFA">
        <w:rPr>
          <w:rFonts w:ascii="Times New Roman" w:hAnsi="Times New Roman" w:cs="Times New Roman"/>
        </w:rPr>
        <w:t>Homeostatic Model Assessment for Insulin Resistance (</w:t>
      </w:r>
      <w:r w:rsidR="007700BF">
        <w:rPr>
          <w:rFonts w:ascii="Times New Roman" w:hAnsi="Times New Roman" w:cs="Times New Roman"/>
        </w:rPr>
        <w:t>HOMA-IR</w:t>
      </w:r>
      <w:r w:rsidR="00347CFA">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13A1AE5" w14:textId="77777777" w:rsidR="00B474E7" w:rsidRDefault="00D854CE" w:rsidP="00C52DB2">
      <w:pPr>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p>
    <w:p w14:paraId="79431260" w14:textId="520A53B5" w:rsidR="00616AD3" w:rsidRPr="00B82073" w:rsidRDefault="00616AD3" w:rsidP="00184B8C">
      <w:pPr>
        <w:pStyle w:val="Heading1"/>
      </w:pPr>
      <w:r w:rsidRPr="00616AD3">
        <w:br/>
        <w:t>Methods</w:t>
      </w:r>
    </w:p>
    <w:p w14:paraId="4364FCC0" w14:textId="794AA8CD" w:rsidR="00616AD3" w:rsidRPr="00D40CE8" w:rsidRDefault="00616AD3" w:rsidP="00184B8C">
      <w:pPr>
        <w:pStyle w:val="Heading2"/>
      </w:pPr>
      <w:r>
        <w:t>Animal care and use</w:t>
      </w:r>
    </w:p>
    <w:p w14:paraId="579C2C27" w14:textId="24F0378D" w:rsidR="00F67AA8" w:rsidRPr="00C77936" w:rsidRDefault="006D4D25" w:rsidP="00C52DB2">
      <w:pPr>
        <w:ind w:firstLine="720"/>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172947">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172947">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C52DB2">
      <w:pPr>
        <w:rPr>
          <w:rFonts w:ascii="Times New Roman" w:hAnsi="Times New Roman" w:cs="Times New Roman"/>
          <w:i/>
          <w:iCs/>
        </w:rPr>
      </w:pPr>
    </w:p>
    <w:p w14:paraId="4CC1C6E5" w14:textId="709D436A" w:rsidR="002B0CAE" w:rsidRDefault="002B0CAE" w:rsidP="00184B8C">
      <w:pPr>
        <w:pStyle w:val="Heading2"/>
      </w:pPr>
      <w:r>
        <w:t xml:space="preserve">Offspring growth and </w:t>
      </w:r>
      <w:r w:rsidR="00821A8C">
        <w:t xml:space="preserve">food intake </w:t>
      </w:r>
      <w:r>
        <w:t>monitoring</w:t>
      </w:r>
    </w:p>
    <w:p w14:paraId="403AB3CA" w14:textId="61AC2ED5" w:rsidR="00BE286E" w:rsidRDefault="002B0CAE" w:rsidP="00C52DB2">
      <w:pPr>
        <w:ind w:firstLine="720"/>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172947">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C52DB2">
      <w:pPr>
        <w:rPr>
          <w:rFonts w:ascii="Times New Roman" w:hAnsi="Times New Roman" w:cs="Times New Roman"/>
        </w:rPr>
      </w:pPr>
    </w:p>
    <w:p w14:paraId="03B33975" w14:textId="77777777" w:rsidR="00616AD3" w:rsidRDefault="00616AD3" w:rsidP="00184B8C">
      <w:pPr>
        <w:pStyle w:val="Heading2"/>
      </w:pPr>
      <w:r w:rsidRPr="00821A8C">
        <w:t>Insulin Tolerance and</w:t>
      </w:r>
      <w:r>
        <w:t xml:space="preserve"> Glucose Tolerance Testing</w:t>
      </w:r>
    </w:p>
    <w:p w14:paraId="72F3A1AC" w14:textId="7E1EA028" w:rsidR="00F81321" w:rsidRDefault="00616AD3" w:rsidP="00F81321">
      <w:pPr>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B72162">
        <w:rPr>
          <w:rFonts w:ascii="Times New Roman" w:hAnsi="Times New Roman" w:cs="Times New Roman"/>
        </w:rPr>
        <w:t xml:space="preserve">tests </w:t>
      </w:r>
      <w:r w:rsidR="00DF6A65">
        <w:rPr>
          <w:rFonts w:ascii="Times New Roman" w:hAnsi="Times New Roman" w:cs="Times New Roman"/>
        </w:rPr>
        <w:t>(</w:t>
      </w:r>
      <w:r w:rsidR="00665C8A">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B72162">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 xml:space="preserve">every 15 minutes for 2 hours. </w:t>
      </w:r>
      <w:r w:rsidR="00D623B9">
        <w:rPr>
          <w:rFonts w:ascii="Times New Roman" w:hAnsi="Times New Roman" w:cs="Times New Roman"/>
        </w:rPr>
        <w:lastRenderedPageBreak/>
        <w:t>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F81321">
        <w:rPr>
          <w:rFonts w:ascii="Times New Roman" w:hAnsi="Times New Roman" w:cs="Times New Roman"/>
        </w:rPr>
        <w:t xml:space="preserve">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 </w:t>
      </w:r>
    </w:p>
    <w:p w14:paraId="32373574" w14:textId="078E403E" w:rsidR="00C52DB2" w:rsidRDefault="00C52DB2" w:rsidP="00323C81">
      <w:pPr>
        <w:ind w:firstLine="720"/>
        <w:rPr>
          <w:rFonts w:ascii="Times New Roman" w:hAnsi="Times New Roman" w:cs="Times New Roman"/>
        </w:rPr>
      </w:pPr>
    </w:p>
    <w:p w14:paraId="2ED9A4DB" w14:textId="77777777" w:rsidR="00323C81" w:rsidRDefault="00323C81" w:rsidP="00323C81">
      <w:pPr>
        <w:ind w:firstLine="720"/>
        <w:rPr>
          <w:i/>
        </w:rPr>
      </w:pPr>
    </w:p>
    <w:p w14:paraId="5D290E0F" w14:textId="420418C6" w:rsidR="000C34AF" w:rsidRDefault="000C34AF" w:rsidP="00184B8C">
      <w:pPr>
        <w:pStyle w:val="Heading2"/>
      </w:pPr>
      <w:r w:rsidRPr="000C34AF">
        <w:t>Glucose Stimulated-Insulin Secretion testing in vivo</w:t>
      </w:r>
    </w:p>
    <w:p w14:paraId="53FF1868" w14:textId="28C35D70" w:rsidR="000C34AF" w:rsidRPr="000C34AF" w:rsidRDefault="008970A6" w:rsidP="00C52DB2">
      <w:pPr>
        <w:ind w:firstLine="720"/>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B72162">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esthetized in the same manner and another blood sample was collected. Blood samples were allowed to clot on wet ice (~20 minutes), then were spun down in a cold centrifuge (4 </w:t>
      </w:r>
      <w:r w:rsidR="00B72162">
        <w:rPr>
          <w:rFonts w:ascii="Times New Roman" w:hAnsi="Times New Roman" w:cs="Times New Roman"/>
        </w:rPr>
        <w:t>°</w:t>
      </w:r>
      <w:r w:rsidR="00023973">
        <w:rPr>
          <w:rFonts w:ascii="Times New Roman" w:hAnsi="Times New Roman" w:cs="Times New Roman"/>
        </w:rPr>
        <w:t xml:space="preserve">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B72162">
        <w:rPr>
          <w:rFonts w:ascii="Times New Roman" w:hAnsi="Times New Roman" w:cs="Times New Roman"/>
        </w:rPr>
        <w:t xml:space="preserve">a </w:t>
      </w:r>
      <w:r w:rsidR="002F5EC0">
        <w:rPr>
          <w:rFonts w:ascii="Times New Roman" w:hAnsi="Times New Roman" w:cs="Times New Roman"/>
        </w:rPr>
        <w:t>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3308ECAE" w14:textId="77777777" w:rsidR="00B474E7" w:rsidRDefault="00B474E7" w:rsidP="00C52DB2">
      <w:pPr>
        <w:rPr>
          <w:rFonts w:ascii="Times New Roman" w:hAnsi="Times New Roman" w:cs="Times New Roman"/>
          <w:i/>
          <w:iCs/>
        </w:rPr>
      </w:pPr>
    </w:p>
    <w:p w14:paraId="0EC9F680" w14:textId="5D26C2B8" w:rsidR="00036907" w:rsidRDefault="00036907" w:rsidP="00184B8C">
      <w:pPr>
        <w:pStyle w:val="Heading2"/>
      </w:pPr>
      <w:r>
        <w:t>Statistical analysis</w:t>
      </w:r>
    </w:p>
    <w:p w14:paraId="527D197C" w14:textId="305A53C4" w:rsidR="00C04F83" w:rsidRDefault="0040216E" w:rsidP="00C52DB2">
      <w:pPr>
        <w:ind w:firstLine="720"/>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B72162">
        <w:rPr>
          <w:rFonts w:ascii="Times New Roman" w:hAnsi="Times New Roman" w:cs="Times New Roman"/>
        </w:rPr>
        <w:t>:</w:t>
      </w:r>
      <w:r w:rsidR="00FD6C40">
        <w:rPr>
          <w:rFonts w:ascii="Times New Roman" w:hAnsi="Times New Roman" w:cs="Times New Roman"/>
        </w:rPr>
        <w:t xml:space="preserve"> during NCD feeding, and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t>
      </w:r>
      <w:r w:rsidR="00665C8A">
        <w:rPr>
          <w:rFonts w:ascii="Times New Roman" w:hAnsi="Times New Roman" w:cs="Times New Roman"/>
        </w:rPr>
        <w:t>for</w:t>
      </w:r>
      <w:r w:rsidR="00327E0F">
        <w:rPr>
          <w:rFonts w:ascii="Times New Roman" w:hAnsi="Times New Roman" w:cs="Times New Roman"/>
        </w:rPr>
        <w:t xml:space="preserve">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643C99">
        <w:rPr>
          <w:rFonts w:ascii="Times New Roman" w:hAnsi="Times New Roman" w:cs="Times New Roman"/>
        </w:rPr>
        <w:t>Levene’s</w:t>
      </w:r>
      <w:proofErr w:type="spellEnd"/>
      <w:r w:rsidR="00643C99">
        <w:rPr>
          <w:rFonts w:ascii="Times New Roman" w:hAnsi="Times New Roman" w:cs="Times New Roman"/>
        </w:rPr>
        <w:t xml:space="preserve"> test. Pairwise measures that were normal and of equal variance utilized Student’s </w:t>
      </w:r>
      <w:r w:rsidR="00643C99" w:rsidRPr="003A4C25">
        <w:rPr>
          <w:rFonts w:ascii="Times New Roman" w:hAnsi="Times New Roman" w:cs="Times New Roman"/>
          <w:i/>
        </w:rPr>
        <w:t>t</w:t>
      </w:r>
      <w:r w:rsidR="00643C99">
        <w:rPr>
          <w:rFonts w:ascii="Times New Roman" w:hAnsi="Times New Roman" w:cs="Times New Roman"/>
        </w:rPr>
        <w:t>-tests. Measures that were not normally distributed used non-parametric Mann-Whitney tests.</w:t>
      </w:r>
    </w:p>
    <w:p w14:paraId="77B2F687" w14:textId="77777777" w:rsidR="00B474E7" w:rsidRDefault="00B474E7" w:rsidP="00C52DB2">
      <w:pPr>
        <w:rPr>
          <w:rFonts w:ascii="Times New Roman" w:hAnsi="Times New Roman" w:cs="Times New Roman"/>
          <w:b/>
          <w:bCs/>
        </w:rPr>
      </w:pPr>
    </w:p>
    <w:p w14:paraId="67F9396D" w14:textId="786C8EE6" w:rsidR="00F76BB3" w:rsidRDefault="00616AD3" w:rsidP="00184B8C">
      <w:pPr>
        <w:pStyle w:val="Heading1"/>
      </w:pPr>
      <w:r w:rsidRPr="00616AD3">
        <w:t>Results</w:t>
      </w:r>
    </w:p>
    <w:p w14:paraId="098FEDD0" w14:textId="35410101" w:rsidR="00A54B1D" w:rsidRDefault="00226BF0" w:rsidP="00184B8C">
      <w:pPr>
        <w:pStyle w:val="Heading2"/>
      </w:pPr>
      <w:r>
        <w:t xml:space="preserve">Gestational </w:t>
      </w:r>
      <w:r w:rsidR="004F4CDE">
        <w:t>eTRF</w:t>
      </w:r>
      <w:r>
        <w:t xml:space="preserve"> </w:t>
      </w:r>
      <w:r w:rsidR="00A4122E">
        <w:t xml:space="preserve">increases </w:t>
      </w:r>
      <w:r>
        <w:t xml:space="preserve">food intake, but not body composition </w:t>
      </w:r>
      <w:r w:rsidR="00B03785">
        <w:t>in early life</w:t>
      </w:r>
    </w:p>
    <w:p w14:paraId="21E2E38E" w14:textId="00FBA30A" w:rsidR="009B6F09" w:rsidRDefault="009B6F09" w:rsidP="00C52DB2">
      <w:pPr>
        <w:ind w:firstLine="720"/>
        <w:rPr>
          <w:rFonts w:ascii="Times New Roman" w:hAnsi="Times New Roman" w:cs="Times New Roman"/>
        </w:rPr>
      </w:pPr>
      <w:r>
        <w:rPr>
          <w:rFonts w:ascii="Times New Roman" w:hAnsi="Times New Roman" w:cs="Times New Roman"/>
        </w:rPr>
        <w:t xml:space="preserve">To model </w:t>
      </w:r>
      <w:r w:rsidR="00FB6EFE">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lastRenderedPageBreak/>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Litters were normalized to equal sizes to reduce variability</w:t>
      </w:r>
      <w:r w:rsidR="00665C8A">
        <w:rPr>
          <w:rFonts w:ascii="Times New Roman" w:hAnsi="Times New Roman" w:cs="Times New Roman"/>
        </w:rPr>
        <w:t xml:space="preserve"> and effects of lactation</w:t>
      </w:r>
      <w:r>
        <w:rPr>
          <w:rFonts w:ascii="Times New Roman" w:hAnsi="Times New Roman" w:cs="Times New Roman"/>
        </w:rPr>
        <w:t xml:space="preserve">.  </w:t>
      </w:r>
    </w:p>
    <w:p w14:paraId="73DD121D" w14:textId="79852B33" w:rsidR="00643C99" w:rsidRDefault="00726008" w:rsidP="00C52DB2">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1312" behindDoc="1" locked="0" layoutInCell="1" allowOverlap="1" wp14:anchorId="1F8EC664" wp14:editId="0F121788">
                <wp:simplePos x="0" y="0"/>
                <wp:positionH relativeFrom="column">
                  <wp:posOffset>-73660</wp:posOffset>
                </wp:positionH>
                <wp:positionV relativeFrom="paragraph">
                  <wp:posOffset>283210</wp:posOffset>
                </wp:positionV>
                <wp:extent cx="5857240" cy="4645025"/>
                <wp:effectExtent l="0" t="0" r="0" b="3175"/>
                <wp:wrapTight wrapText="bothSides">
                  <wp:wrapPolygon edited="0">
                    <wp:start x="0" y="0"/>
                    <wp:lineTo x="0" y="21556"/>
                    <wp:lineTo x="21544" y="21556"/>
                    <wp:lineTo x="21544"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857240" cy="4645025"/>
                        </a:xfrm>
                        <a:prstGeom prst="rect">
                          <a:avLst/>
                        </a:prstGeom>
                        <a:solidFill>
                          <a:schemeClr val="lt1"/>
                        </a:solidFill>
                        <a:ln w="6350">
                          <a:noFill/>
                        </a:ln>
                      </wps:spPr>
                      <wps:txbx>
                        <w:txbxContent>
                          <w:p w14:paraId="05AE02B6" w14:textId="57778C2C" w:rsidR="00643C99" w:rsidRPr="0047754C" w:rsidRDefault="007A2CCA" w:rsidP="0047754C">
                            <w:pPr>
                              <w:pStyle w:val="Headers"/>
                            </w:pPr>
                            <w:r w:rsidRPr="0047754C">
                              <w:t xml:space="preserve">                </w:t>
                            </w:r>
                            <w:r w:rsidR="00643C99" w:rsidRPr="0047754C">
                              <w:rPr>
                                <w:noProof/>
                              </w:rPr>
                              <w:drawing>
                                <wp:inline distT="0" distB="0" distL="0" distR="0" wp14:anchorId="4DDA849C" wp14:editId="1A2A2D76">
                                  <wp:extent cx="5223510" cy="25417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8">
                                            <a:extLst>
                                              <a:ext uri="{28A0092B-C50C-407E-A947-70E740481C1C}">
                                                <a14:useLocalDpi xmlns:a14="http://schemas.microsoft.com/office/drawing/2010/main" val="0"/>
                                              </a:ext>
                                            </a:extLst>
                                          </a:blip>
                                          <a:srcRect t="11887"/>
                                          <a:stretch/>
                                        </pic:blipFill>
                                        <pic:spPr bwMode="auto">
                                          <a:xfrm>
                                            <a:off x="0" y="0"/>
                                            <a:ext cx="5327544" cy="2592346"/>
                                          </a:xfrm>
                                          <a:prstGeom prst="rect">
                                            <a:avLst/>
                                          </a:prstGeom>
                                          <a:ln>
                                            <a:noFill/>
                                          </a:ln>
                                          <a:extLst>
                                            <a:ext uri="{53640926-AAD7-44D8-BBD7-CCE9431645EC}">
                                              <a14:shadowObscured xmlns:a14="http://schemas.microsoft.com/office/drawing/2010/main"/>
                                            </a:ext>
                                          </a:extLst>
                                        </pic:spPr>
                                      </pic:pic>
                                    </a:graphicData>
                                  </a:graphic>
                                </wp:inline>
                              </w:drawing>
                            </w:r>
                          </w:p>
                          <w:p w14:paraId="7FAAB649" w14:textId="32AF64F8" w:rsidR="00643C99" w:rsidRPr="002E1842" w:rsidRDefault="00643C99" w:rsidP="0047754C">
                            <w:pPr>
                              <w:rPr>
                                <w:rFonts w:ascii="Times New Roman" w:hAnsi="Times New Roman" w:cs="Times New Roman"/>
                                <w:b/>
                                <w:bCs/>
                                <w:sz w:val="20"/>
                                <w:szCs w:val="20"/>
                              </w:rPr>
                            </w:pPr>
                            <w:r w:rsidRPr="002E1842">
                              <w:rPr>
                                <w:rFonts w:ascii="Times New Roman" w:hAnsi="Times New Roman" w:cs="Times New Roman"/>
                                <w:b/>
                                <w:bCs/>
                                <w:sz w:val="20"/>
                                <w:szCs w:val="20"/>
                              </w:rPr>
                              <w:t xml:space="preserve">Figure 1: </w:t>
                            </w:r>
                            <w:r w:rsidR="00D92350" w:rsidRPr="002E1842">
                              <w:rPr>
                                <w:rFonts w:ascii="Times New Roman" w:hAnsi="Times New Roman" w:cs="Times New Roman"/>
                                <w:b/>
                                <w:bCs/>
                                <w:sz w:val="20"/>
                                <w:szCs w:val="20"/>
                              </w:rPr>
                              <w:t>Experimental Protocol and Timing</w:t>
                            </w:r>
                          </w:p>
                          <w:p w14:paraId="53201B3C" w14:textId="14557D99" w:rsidR="00643C99" w:rsidRPr="0047754C" w:rsidRDefault="00643C99" w:rsidP="0047754C">
                            <w:pPr>
                              <w:rPr>
                                <w:rFonts w:ascii="Times New Roman" w:hAnsi="Times New Roman" w:cs="Times New Roman"/>
                                <w:sz w:val="20"/>
                                <w:szCs w:val="20"/>
                              </w:rPr>
                            </w:pPr>
                            <w:r w:rsidRPr="0047754C">
                              <w:rPr>
                                <w:rFonts w:ascii="Times New Roman" w:hAnsi="Times New Roman" w:cs="Times New Roman"/>
                                <w:sz w:val="20"/>
                                <w:szCs w:val="20"/>
                              </w:rPr>
                              <w:t>A) Food availability and timing for dams during pregnancy. Food access began at ZT13 for early Time-Restricted Feeding dams (eTRF, light gray, n=8) and continued until ZT129, total of 6 hours. Food was available 24 hours a day for ad libitum dams (AL, dark gray, n=9). B)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w:t>
                            </w:r>
                            <w:r w:rsidR="00FA3F27">
                              <w:rPr>
                                <w:rFonts w:ascii="Times New Roman" w:hAnsi="Times New Roman" w:cs="Times New Roman"/>
                                <w:sz w:val="20"/>
                                <w:szCs w:val="20"/>
                              </w:rPr>
                              <w:t xml:space="preserve"> with sucrose</w:t>
                            </w:r>
                            <w:r w:rsidRPr="0047754C">
                              <w:rPr>
                                <w:rFonts w:ascii="Times New Roman" w:hAnsi="Times New Roman" w:cs="Times New Roman"/>
                                <w:sz w:val="20"/>
                                <w:szCs w:val="20"/>
                              </w:rPr>
                              <w:t xml:space="preserve">. Animals were on HFD for 10 weeks before repeating ITT and GTT, and an in vivo glucose stimulated insulin secretion test (GSIS). Animals were </w:t>
                            </w:r>
                            <w:r w:rsidR="00FA3F27">
                              <w:rPr>
                                <w:rFonts w:ascii="Times New Roman" w:hAnsi="Times New Roman" w:cs="Times New Roman"/>
                                <w:sz w:val="20"/>
                                <w:szCs w:val="20"/>
                              </w:rPr>
                              <w:t>euthaniz</w:t>
                            </w:r>
                            <w:r w:rsidR="00FA3F27" w:rsidRPr="0047754C">
                              <w:rPr>
                                <w:rFonts w:ascii="Times New Roman" w:hAnsi="Times New Roman" w:cs="Times New Roman"/>
                                <w:sz w:val="20"/>
                                <w:szCs w:val="20"/>
                              </w:rPr>
                              <w:t xml:space="preserve">ed </w:t>
                            </w:r>
                            <w:r w:rsidRPr="0047754C">
                              <w:rPr>
                                <w:rFonts w:ascii="Times New Roman" w:hAnsi="Times New Roman" w:cs="Times New Roman"/>
                                <w:sz w:val="20"/>
                                <w:szCs w:val="20"/>
                              </w:rPr>
                              <w:t>after these tests. Abbreviations: zeitgeber time (ZT), ZT0 = lights on, ZT12 = lights off.</w:t>
                            </w:r>
                          </w:p>
                          <w:p w14:paraId="11C1AB6F" w14:textId="77777777" w:rsidR="00643C99" w:rsidRPr="0047754C" w:rsidRDefault="00643C99" w:rsidP="0047754C">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1F8EC664" id="_x0000_t202" coordsize="21600,21600" o:spt="202" path="m,l,21600r21600,l21600,xe">
                <v:stroke joinstyle="miter"/>
                <v:path gradientshapeok="t" o:connecttype="rect"/>
              </v:shapetype>
              <v:shape id="Text Box 3" o:spid="_x0000_s1026" type="#_x0000_t202" style="position:absolute;margin-left:-5.8pt;margin-top:22.3pt;width:461.2pt;height:365.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" fillcolor="white [3201]" stroked="f" strokeweight=".5pt">
                <v:textbox>
                  <w:txbxContent>
                    <w:p w14:paraId="05AE02B6" w14:textId="57778C2C" w:rsidR="00643C99" w:rsidRPr="0047754C" w:rsidRDefault="007A2CCA" w:rsidP="0047754C">
                      <w:pPr>
                        <w:pStyle w:val="Headers"/>
                      </w:pPr>
                      <w:r w:rsidRPr="0047754C">
                        <w:t xml:space="preserve">                </w:t>
                      </w:r>
                      <w:r w:rsidR="00643C99" w:rsidRPr="0047754C">
                        <w:drawing>
                          <wp:inline distT="0" distB="0" distL="0" distR="0" wp14:anchorId="4DDA849C" wp14:editId="1A2A2D76">
                            <wp:extent cx="5223510" cy="25417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9">
                                      <a:extLst>
                                        <a:ext uri="{28A0092B-C50C-407E-A947-70E740481C1C}">
                                          <a14:useLocalDpi xmlns:a14="http://schemas.microsoft.com/office/drawing/2010/main" val="0"/>
                                        </a:ext>
                                      </a:extLst>
                                    </a:blip>
                                    <a:srcRect t="11887"/>
                                    <a:stretch/>
                                  </pic:blipFill>
                                  <pic:spPr bwMode="auto">
                                    <a:xfrm>
                                      <a:off x="0" y="0"/>
                                      <a:ext cx="5327544" cy="2592346"/>
                                    </a:xfrm>
                                    <a:prstGeom prst="rect">
                                      <a:avLst/>
                                    </a:prstGeom>
                                    <a:ln>
                                      <a:noFill/>
                                    </a:ln>
                                    <a:extLst>
                                      <a:ext uri="{53640926-AAD7-44D8-BBD7-CCE9431645EC}">
                                        <a14:shadowObscured xmlns:a14="http://schemas.microsoft.com/office/drawing/2010/main"/>
                                      </a:ext>
                                    </a:extLst>
                                  </pic:spPr>
                                </pic:pic>
                              </a:graphicData>
                            </a:graphic>
                          </wp:inline>
                        </w:drawing>
                      </w:r>
                    </w:p>
                    <w:p w14:paraId="7FAAB649" w14:textId="32AF64F8" w:rsidR="00643C99" w:rsidRPr="002E1842" w:rsidRDefault="00643C99" w:rsidP="0047754C">
                      <w:pPr>
                        <w:rPr>
                          <w:rFonts w:ascii="Times New Roman" w:hAnsi="Times New Roman" w:cs="Times New Roman"/>
                          <w:b/>
                          <w:bCs/>
                          <w:sz w:val="20"/>
                          <w:szCs w:val="20"/>
                        </w:rPr>
                      </w:pPr>
                      <w:r w:rsidRPr="002E1842">
                        <w:rPr>
                          <w:rFonts w:ascii="Times New Roman" w:hAnsi="Times New Roman" w:cs="Times New Roman"/>
                          <w:b/>
                          <w:bCs/>
                          <w:sz w:val="20"/>
                          <w:szCs w:val="20"/>
                        </w:rPr>
                        <w:t xml:space="preserve">Figure 1: </w:t>
                      </w:r>
                      <w:r w:rsidR="00D92350" w:rsidRPr="002E1842">
                        <w:rPr>
                          <w:rFonts w:ascii="Times New Roman" w:hAnsi="Times New Roman" w:cs="Times New Roman"/>
                          <w:b/>
                          <w:bCs/>
                          <w:sz w:val="20"/>
                          <w:szCs w:val="20"/>
                        </w:rPr>
                        <w:t>Experimental Protocol and Timing</w:t>
                      </w:r>
                    </w:p>
                    <w:p w14:paraId="53201B3C" w14:textId="14557D99" w:rsidR="00643C99" w:rsidRPr="0047754C" w:rsidRDefault="00643C99" w:rsidP="0047754C">
                      <w:pPr>
                        <w:rPr>
                          <w:rFonts w:ascii="Times New Roman" w:hAnsi="Times New Roman" w:cs="Times New Roman"/>
                          <w:sz w:val="20"/>
                          <w:szCs w:val="20"/>
                        </w:rPr>
                      </w:pPr>
                      <w:r w:rsidRPr="0047754C">
                        <w:rPr>
                          <w:rFonts w:ascii="Times New Roman" w:hAnsi="Times New Roman" w:cs="Times New Roman"/>
                          <w:sz w:val="20"/>
                          <w:szCs w:val="20"/>
                        </w:rPr>
                        <w:t xml:space="preserve">A) Food availability and timing for dams during pregnancy. Food access began at ZT13 for early Time-Restricted Feeding dams (eTRF, light gray, n=8) and continued until ZT129, total of 6 hours. Food was available 24 hours a day for ad libitum dams (AL, dark gray, n=9). B) Offspring experimental protocol. After birth, all dams had AL access to laboratory chow (NCD). Litters were reduced to 4 (2 males, 2 females when possible) on post-natal day (PND) 3. Offspring were </w:t>
                      </w:r>
                      <w:r w:rsidRPr="0047754C">
                        <w:rPr>
                          <w:rFonts w:ascii="Times New Roman" w:hAnsi="Times New Roman" w:cs="Times New Roman"/>
                          <w:sz w:val="20"/>
                          <w:szCs w:val="20"/>
                        </w:rPr>
                        <w:t>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w:t>
                      </w:r>
                      <w:r w:rsidR="00FA3F27">
                        <w:rPr>
                          <w:rFonts w:ascii="Times New Roman" w:hAnsi="Times New Roman" w:cs="Times New Roman"/>
                          <w:sz w:val="20"/>
                          <w:szCs w:val="20"/>
                        </w:rPr>
                        <w:t xml:space="preserve"> with sucrose</w:t>
                      </w:r>
                      <w:r w:rsidRPr="0047754C">
                        <w:rPr>
                          <w:rFonts w:ascii="Times New Roman" w:hAnsi="Times New Roman" w:cs="Times New Roman"/>
                          <w:sz w:val="20"/>
                          <w:szCs w:val="20"/>
                        </w:rPr>
                        <w:t xml:space="preserve">. Animals were on HFD for 10 weeks before repeating ITT and GTT, and an in vivo glucose stimulated insulin secretion test (GSIS). Animals were </w:t>
                      </w:r>
                      <w:r w:rsidR="00FA3F27">
                        <w:rPr>
                          <w:rFonts w:ascii="Times New Roman" w:hAnsi="Times New Roman" w:cs="Times New Roman"/>
                          <w:sz w:val="20"/>
                          <w:szCs w:val="20"/>
                        </w:rPr>
                        <w:t>euthaniz</w:t>
                      </w:r>
                      <w:r w:rsidR="00FA3F27" w:rsidRPr="0047754C">
                        <w:rPr>
                          <w:rFonts w:ascii="Times New Roman" w:hAnsi="Times New Roman" w:cs="Times New Roman"/>
                          <w:sz w:val="20"/>
                          <w:szCs w:val="20"/>
                        </w:rPr>
                        <w:t xml:space="preserve">ed </w:t>
                      </w:r>
                      <w:r w:rsidRPr="0047754C">
                        <w:rPr>
                          <w:rFonts w:ascii="Times New Roman" w:hAnsi="Times New Roman" w:cs="Times New Roman"/>
                          <w:sz w:val="20"/>
                          <w:szCs w:val="20"/>
                        </w:rPr>
                        <w:t>after these tests. Abbreviations: zeitgeber time (ZT), ZT0 = lights on, ZT12 = lights off.</w:t>
                      </w:r>
                    </w:p>
                    <w:p w14:paraId="11C1AB6F" w14:textId="77777777" w:rsidR="00643C99" w:rsidRPr="0047754C" w:rsidRDefault="00643C99" w:rsidP="0047754C">
                      <w:pPr>
                        <w:rPr>
                          <w:rFonts w:ascii="Times New Roman" w:hAnsi="Times New Roman" w:cs="Times New Roman"/>
                          <w:sz w:val="20"/>
                          <w:szCs w:val="20"/>
                        </w:rPr>
                      </w:pPr>
                    </w:p>
                  </w:txbxContent>
                </v:textbox>
                <w10:wrap type="tight"/>
              </v:shape>
            </w:pict>
          </mc:Fallback>
        </mc:AlternateContent>
      </w:r>
    </w:p>
    <w:p w14:paraId="15D1FDA8" w14:textId="2A332FA3" w:rsidR="009B6F09" w:rsidRPr="00D2329B" w:rsidRDefault="009B6F09" w:rsidP="00D2329B">
      <w:pPr>
        <w:pStyle w:val="Headers"/>
      </w:pPr>
    </w:p>
    <w:p w14:paraId="7315B566" w14:textId="649FB21E" w:rsidR="00E66CFA" w:rsidRDefault="009B6F09" w:rsidP="00C52DB2">
      <w:pPr>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B72162">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w:t>
      </w:r>
      <w:r w:rsidR="00665C8A">
        <w:rPr>
          <w:rFonts w:ascii="Times New Roman" w:hAnsi="Times New Roman" w:cs="Times New Roman"/>
        </w:rPr>
        <w:t xml:space="preserve"> </w:t>
      </w:r>
      <w:r w:rsidR="009B5C0B" w:rsidRPr="0018051D">
        <w:rPr>
          <w:rFonts w:ascii="Times New Roman" w:hAnsi="Times New Roman" w:cs="Times New Roman"/>
        </w:rPr>
        <w:t>(</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25EDB6B1" w14:textId="77777777" w:rsidR="00E207F2" w:rsidRDefault="00E207F2" w:rsidP="00C52DB2">
      <w:pPr>
        <w:rPr>
          <w:rFonts w:ascii="Times New Roman" w:hAnsi="Times New Roman" w:cs="Times New Roman"/>
        </w:rPr>
      </w:pPr>
    </w:p>
    <w:p w14:paraId="305CA0D3" w14:textId="6EE31EB7" w:rsidR="00A4651B" w:rsidRPr="00A4651B" w:rsidRDefault="00A4651B" w:rsidP="00184B8C">
      <w:pPr>
        <w:pStyle w:val="Heading2"/>
      </w:pPr>
      <w:r w:rsidRPr="00A4651B">
        <w:lastRenderedPageBreak/>
        <w:t>Gestational eTRF</w:t>
      </w:r>
      <w:r w:rsidR="003A196D">
        <w:rPr>
          <w:rStyle w:val="CommentReference"/>
        </w:rPr>
        <w:t xml:space="preserve"> </w:t>
      </w:r>
      <w:r w:rsidR="008E13E8">
        <w:rPr>
          <w:rStyle w:val="CommentReference"/>
          <w:rFonts w:cs="Times New Roman"/>
          <w:iCs/>
          <w:sz w:val="24"/>
          <w:szCs w:val="24"/>
        </w:rPr>
        <w:t>modestly improves glucose</w:t>
      </w:r>
      <w:r w:rsidR="003A196D" w:rsidRPr="003A196D">
        <w:rPr>
          <w:rStyle w:val="CommentReference"/>
          <w:rFonts w:cs="Times New Roman"/>
          <w:iCs/>
          <w:sz w:val="24"/>
          <w:szCs w:val="24"/>
        </w:rPr>
        <w:t xml:space="preserve"> tolerance in young adult males</w:t>
      </w:r>
    </w:p>
    <w:p w14:paraId="1FB891D5" w14:textId="3B16CCE1" w:rsidR="00970D3E" w:rsidRDefault="00607265" w:rsidP="00C52DB2">
      <w:pPr>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ED011D">
        <w:rPr>
          <w:rFonts w:ascii="Times New Roman" w:hAnsi="Times New Roman" w:cs="Times New Roman"/>
        </w:rPr>
        <w:t xml:space="preserve"> </w:t>
      </w:r>
      <w:r>
        <w:rPr>
          <w:rFonts w:ascii="Times New Roman" w:hAnsi="Times New Roman" w:cs="Times New Roman"/>
        </w:rPr>
        <w:t>ITT</w:t>
      </w:r>
      <w:r w:rsidR="00B72162">
        <w:rPr>
          <w:rFonts w:ascii="Times New Roman" w:hAnsi="Times New Roman" w:cs="Times New Roman"/>
        </w:rPr>
        <w:t>s</w:t>
      </w:r>
      <w:r>
        <w:rPr>
          <w:rFonts w:ascii="Times New Roman" w:hAnsi="Times New Roman" w:cs="Times New Roman"/>
        </w:rPr>
        <w:t xml:space="preserve"> and GTT</w:t>
      </w:r>
      <w:r w:rsidR="00B72162">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ED011D" w:rsidRPr="00ED011D">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72162">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E207F2" w:rsidRPr="00ED011D">
        <w:rPr>
          <w:rFonts w:ascii="Times New Roman" w:hAnsi="Times New Roman" w:cs="Times New Roman"/>
          <w:color w:val="000000" w:themeColor="text1"/>
        </w:rPr>
        <w:t xml:space="preserve">a significant effect of </w:t>
      </w:r>
      <w:r w:rsidR="00B83015" w:rsidRPr="00ED011D">
        <w:rPr>
          <w:rFonts w:ascii="Times New Roman" w:hAnsi="Times New Roman" w:cs="Times New Roman"/>
          <w:color w:val="000000" w:themeColor="text1"/>
        </w:rPr>
        <w:t>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016B89">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w:t>
      </w:r>
      <w:r w:rsidR="00C32374">
        <w:rPr>
          <w:rFonts w:ascii="Times New Roman" w:hAnsi="Times New Roman" w:cs="Times New Roman"/>
        </w:rPr>
        <w:t>proves</w:t>
      </w:r>
      <w:r w:rsidR="00970D3E">
        <w:rPr>
          <w:rFonts w:ascii="Times New Roman" w:hAnsi="Times New Roman" w:cs="Times New Roman"/>
        </w:rPr>
        <w:t xml:space="preserve">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4C3ABAAE" w:rsidR="008A4945" w:rsidRDefault="002A245A" w:rsidP="00C52DB2">
      <w:pPr>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show</w:t>
      </w:r>
      <w:r w:rsidR="00B72162">
        <w:rPr>
          <w:rFonts w:ascii="Times New Roman" w:hAnsi="Times New Roman" w:cs="Times New Roman"/>
        </w:rPr>
        <w:t>s</w:t>
      </w:r>
      <w:r w:rsidR="00970D3E">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61F52">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B72162">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A61F52">
        <w:rPr>
          <w:rFonts w:ascii="Times New Roman" w:hAnsi="Times New Roman" w:cs="Times New Roman"/>
        </w:rPr>
        <w:t>hus, 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094A2CC5" w14:textId="350826D3" w:rsidR="00643C99" w:rsidRDefault="00643C99" w:rsidP="00C52DB2">
      <w:pPr>
        <w:ind w:firstLine="720"/>
        <w:rPr>
          <w:rFonts w:ascii="Times New Roman" w:hAnsi="Times New Roman" w:cs="Times New Roman"/>
        </w:rPr>
      </w:pPr>
    </w:p>
    <w:p w14:paraId="373FD832" w14:textId="07385F2F" w:rsidR="007D0ECF" w:rsidRDefault="00644AEC" w:rsidP="0041149D">
      <w:pPr>
        <w:pStyle w:val="Headers"/>
      </w:pPr>
      <w:r>
        <w:rPr>
          <w:noProof/>
        </w:rPr>
        <w:lastRenderedPageBreak/>
        <mc:AlternateContent>
          <mc:Choice Requires="wps">
            <w:drawing>
              <wp:anchor distT="0" distB="0" distL="114300" distR="114300" simplePos="0" relativeHeight="251668480" behindDoc="1" locked="0" layoutInCell="1" allowOverlap="1" wp14:anchorId="7B519CF2" wp14:editId="04373649">
                <wp:simplePos x="0" y="0"/>
                <wp:positionH relativeFrom="column">
                  <wp:posOffset>-182880</wp:posOffset>
                </wp:positionH>
                <wp:positionV relativeFrom="paragraph">
                  <wp:posOffset>173355</wp:posOffset>
                </wp:positionV>
                <wp:extent cx="6345555" cy="7522845"/>
                <wp:effectExtent l="0" t="0" r="4445" b="0"/>
                <wp:wrapTight wrapText="bothSides">
                  <wp:wrapPolygon edited="0">
                    <wp:start x="0" y="0"/>
                    <wp:lineTo x="0" y="21551"/>
                    <wp:lineTo x="21572" y="21551"/>
                    <wp:lineTo x="21572"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345555" cy="7522845"/>
                        </a:xfrm>
                        <a:prstGeom prst="rect">
                          <a:avLst/>
                        </a:prstGeom>
                        <a:solidFill>
                          <a:schemeClr val="lt1"/>
                        </a:solidFill>
                        <a:ln w="6350">
                          <a:noFill/>
                        </a:ln>
                      </wps:spPr>
                      <wps:txbx>
                        <w:txbxContent>
                          <w:p w14:paraId="2F84D366" w14:textId="77777777" w:rsidR="00644AEC" w:rsidRDefault="00644AEC" w:rsidP="00644AEC">
                            <w:r>
                              <w:rPr>
                                <w:noProof/>
                              </w:rPr>
                              <w:drawing>
                                <wp:inline distT="0" distB="0" distL="0" distR="0" wp14:anchorId="3A4A5291" wp14:editId="68E9B62B">
                                  <wp:extent cx="6094667" cy="44984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0">
                                            <a:extLst>
                                              <a:ext uri="{28A0092B-C50C-407E-A947-70E740481C1C}">
                                                <a14:useLocalDpi xmlns:a14="http://schemas.microsoft.com/office/drawing/2010/main" val="0"/>
                                              </a:ext>
                                            </a:extLst>
                                          </a:blip>
                                          <a:srcRect t="5787"/>
                                          <a:stretch/>
                                        </pic:blipFill>
                                        <pic:spPr bwMode="auto">
                                          <a:xfrm>
                                            <a:off x="0" y="0"/>
                                            <a:ext cx="6137411" cy="4530035"/>
                                          </a:xfrm>
                                          <a:prstGeom prst="rect">
                                            <a:avLst/>
                                          </a:prstGeom>
                                          <a:ln>
                                            <a:noFill/>
                                          </a:ln>
                                          <a:extLst>
                                            <a:ext uri="{53640926-AAD7-44D8-BBD7-CCE9431645EC}">
                                              <a14:shadowObscured xmlns:a14="http://schemas.microsoft.com/office/drawing/2010/main"/>
                                            </a:ext>
                                          </a:extLst>
                                        </pic:spPr>
                                      </pic:pic>
                                    </a:graphicData>
                                  </a:graphic>
                                </wp:inline>
                              </w:drawing>
                            </w:r>
                          </w:p>
                          <w:p w14:paraId="15AEB152" w14:textId="77777777" w:rsidR="00644AEC" w:rsidRPr="00A140F9" w:rsidRDefault="00644AEC" w:rsidP="00644AEC">
                            <w:pPr>
                              <w:rPr>
                                <w:rFonts w:ascii="Times New Roman" w:hAnsi="Times New Roman" w:cs="Times New Roman"/>
                                <w:b/>
                                <w:bCs/>
                                <w:sz w:val="20"/>
                                <w:szCs w:val="20"/>
                              </w:rPr>
                            </w:pPr>
                            <w:r w:rsidRPr="00A140F9">
                              <w:rPr>
                                <w:rFonts w:ascii="Times New Roman" w:hAnsi="Times New Roman" w:cs="Times New Roman"/>
                                <w:b/>
                                <w:bCs/>
                                <w:sz w:val="20"/>
                                <w:szCs w:val="20"/>
                              </w:rPr>
                              <w:t>Figure 2: Early Life Body Composition, Food Intake, and Glycemic Homeostasis</w:t>
                            </w:r>
                          </w:p>
                          <w:p w14:paraId="69D55248" w14:textId="77777777" w:rsidR="00644AEC" w:rsidRPr="00A140F9" w:rsidRDefault="00644AEC" w:rsidP="00644AEC">
                            <w:pPr>
                              <w:rPr>
                                <w:rFonts w:ascii="Times New Roman" w:hAnsi="Times New Roman" w:cs="Times New Roman"/>
                                <w:sz w:val="20"/>
                                <w:szCs w:val="20"/>
                              </w:rPr>
                            </w:pPr>
                            <w:r w:rsidRPr="00A140F9">
                              <w:rPr>
                                <w:rFonts w:ascii="Times New Roman" w:hAnsi="Times New Roman" w:cs="Times New Roman"/>
                                <w:b/>
                                <w:bCs/>
                                <w:sz w:val="20"/>
                                <w:szCs w:val="20"/>
                              </w:rPr>
                              <w:t>A)</w:t>
                            </w:r>
                            <w:r w:rsidRPr="00A140F9">
                              <w:rPr>
                                <w:rFonts w:ascii="Times New Roman" w:hAnsi="Times New Roman" w:cs="Times New Roman"/>
                                <w:sz w:val="20"/>
                                <w:szCs w:val="20"/>
                              </w:rPr>
                              <w:t xml:space="preserve"> Body weight in grams from PND21-PND70 in males and females, averaged by age, maternal feeding regimen, and sex. </w:t>
                            </w:r>
                            <w:r w:rsidRPr="00A140F9">
                              <w:rPr>
                                <w:rFonts w:ascii="Times New Roman" w:hAnsi="Times New Roman" w:cs="Times New Roman"/>
                                <w:b/>
                                <w:bCs/>
                                <w:sz w:val="20"/>
                                <w:szCs w:val="20"/>
                              </w:rPr>
                              <w:t xml:space="preserve">B) </w:t>
                            </w:r>
                            <w:r w:rsidRPr="00A140F9">
                              <w:rPr>
                                <w:rFonts w:ascii="Times New Roman" w:hAnsi="Times New Roman" w:cs="Times New Roman"/>
                                <w:sz w:val="20"/>
                                <w:szCs w:val="20"/>
                              </w:rPr>
                              <w:t xml:space="preserve">Fat mass in grams from PND21-PND70 in males and females, averaged by age, maternal feeding regimen, and sex. </w:t>
                            </w:r>
                            <w:r w:rsidRPr="00A140F9">
                              <w:rPr>
                                <w:rFonts w:ascii="Times New Roman" w:hAnsi="Times New Roman" w:cs="Times New Roman"/>
                                <w:b/>
                                <w:bCs/>
                                <w:sz w:val="20"/>
                                <w:szCs w:val="20"/>
                              </w:rPr>
                              <w:t>C)</w:t>
                            </w:r>
                            <w:r w:rsidRPr="00A140F9">
                              <w:rPr>
                                <w:rFonts w:ascii="Times New Roman" w:hAnsi="Times New Roman" w:cs="Times New Roman"/>
                                <w:sz w:val="20"/>
                                <w:szCs w:val="20"/>
                              </w:rPr>
                              <w:t xml:space="preserve"> Lean mass in grams from PND21-PND70 in males and females, averaged by age, maternal feeding regimen, and sex. </w:t>
                            </w:r>
                            <w:r w:rsidRPr="00A140F9">
                              <w:rPr>
                                <w:rFonts w:ascii="Times New Roman" w:hAnsi="Times New Roman" w:cs="Times New Roman"/>
                                <w:b/>
                                <w:bCs/>
                                <w:sz w:val="20"/>
                                <w:szCs w:val="20"/>
                              </w:rPr>
                              <w:t>D)</w:t>
                            </w:r>
                            <w:r w:rsidRPr="00A140F9">
                              <w:rPr>
                                <w:rFonts w:ascii="Times New Roman" w:hAnsi="Times New Roman" w:cs="Times New Roman"/>
                                <w:sz w:val="20"/>
                                <w:szCs w:val="20"/>
                              </w:rPr>
                              <w:t xml:space="preserve"> Food intake in kcals per mouse per day, averaged by week, maternal feeding regimen, and sex. *p-value &lt;0.05 for diet. </w:t>
                            </w:r>
                            <w:r w:rsidRPr="00A140F9">
                              <w:rPr>
                                <w:rFonts w:ascii="Times New Roman" w:hAnsi="Times New Roman" w:cs="Times New Roman"/>
                                <w:b/>
                                <w:bCs/>
                                <w:sz w:val="20"/>
                                <w:szCs w:val="20"/>
                              </w:rPr>
                              <w:t>E)</w:t>
                            </w:r>
                            <w:r w:rsidRPr="00A140F9">
                              <w:rPr>
                                <w:rFonts w:ascii="Times New Roman" w:hAnsi="Times New Roman" w:cs="Times New Roman"/>
                                <w:sz w:val="20"/>
                                <w:szCs w:val="20"/>
                              </w:rPr>
                              <w:t xml:space="preserve"> Insulin tolerance test (ITT) ~PND 70, averaged by maternal feeding regimen, sex, and time in minutes. </w:t>
                            </w:r>
                            <w:r w:rsidRPr="00A140F9">
                              <w:rPr>
                                <w:rFonts w:ascii="Times New Roman" w:hAnsi="Times New Roman" w:cs="Times New Roman"/>
                                <w:b/>
                                <w:bCs/>
                                <w:sz w:val="20"/>
                                <w:szCs w:val="20"/>
                              </w:rPr>
                              <w:t>F)</w:t>
                            </w:r>
                            <w:r w:rsidRPr="00A140F9">
                              <w:rPr>
                                <w:rFonts w:ascii="Times New Roman" w:hAnsi="Times New Roman" w:cs="Times New Roman"/>
                                <w:sz w:val="20"/>
                                <w:szCs w:val="20"/>
                              </w:rPr>
                              <w:t xml:space="preserve"> Area under the curve (AUC) for ITT, averaged by maternal feeding regimen, and sex. * </w:t>
                            </w:r>
                            <w:r w:rsidRPr="00A140F9">
                              <w:rPr>
                                <w:rFonts w:ascii="Times New Roman" w:hAnsi="Times New Roman" w:cs="Times New Roman"/>
                                <w:sz w:val="20"/>
                                <w:szCs w:val="20"/>
                              </w:rPr>
                              <w:t xml:space="preserve">indicates p-value &lt;0.05 for effect of diet in males. </w:t>
                            </w:r>
                            <w:r w:rsidRPr="00A140F9">
                              <w:rPr>
                                <w:rFonts w:ascii="Times New Roman" w:hAnsi="Times New Roman" w:cs="Times New Roman"/>
                                <w:b/>
                                <w:bCs/>
                                <w:sz w:val="20"/>
                                <w:szCs w:val="20"/>
                              </w:rPr>
                              <w:t xml:space="preserve">G) </w:t>
                            </w:r>
                            <w:r w:rsidRPr="00A140F9">
                              <w:rPr>
                                <w:rFonts w:ascii="Times New Roman" w:hAnsi="Times New Roman" w:cs="Times New Roman"/>
                                <w:sz w:val="20"/>
                                <w:szCs w:val="20"/>
                              </w:rPr>
                              <w:t>Glucose tolerance test (GTT) ~PNG 70, averaged by</w:t>
                            </w:r>
                            <w:r w:rsidRPr="00A140F9">
                              <w:rPr>
                                <w:rFonts w:ascii="Times New Roman" w:hAnsi="Times New Roman" w:cs="Times New Roman"/>
                                <w:b/>
                                <w:bCs/>
                                <w:sz w:val="20"/>
                                <w:szCs w:val="20"/>
                              </w:rPr>
                              <w:t xml:space="preserve"> </w:t>
                            </w:r>
                            <w:r w:rsidRPr="00A140F9">
                              <w:rPr>
                                <w:rFonts w:ascii="Times New Roman" w:hAnsi="Times New Roman" w:cs="Times New Roman"/>
                                <w:sz w:val="20"/>
                                <w:szCs w:val="20"/>
                              </w:rPr>
                              <w:t>maternal feeding regimen, sex, and time in minutes.</w:t>
                            </w:r>
                            <w:r w:rsidRPr="00A140F9">
                              <w:rPr>
                                <w:rFonts w:ascii="Times New Roman" w:hAnsi="Times New Roman" w:cs="Times New Roman"/>
                                <w:b/>
                                <w:bCs/>
                                <w:sz w:val="20"/>
                                <w:szCs w:val="20"/>
                              </w:rPr>
                              <w:t xml:space="preserve"> H) </w:t>
                            </w:r>
                            <w:r w:rsidRPr="00A140F9">
                              <w:rPr>
                                <w:rFonts w:ascii="Times New Roman" w:hAnsi="Times New Roman" w:cs="Times New Roman"/>
                                <w:sz w:val="20"/>
                                <w:szCs w:val="20"/>
                              </w:rPr>
                              <w:t>AUC for GTT, averaged by maternal feeding regimen, and sex. * indicates p-value &lt;0.05 for effect of diet in males.</w:t>
                            </w:r>
                            <w:r w:rsidRPr="00A140F9">
                              <w:rPr>
                                <w:rFonts w:ascii="Times New Roman" w:hAnsi="Times New Roman" w:cs="Times New Roman"/>
                                <w:b/>
                                <w:bCs/>
                                <w:sz w:val="20"/>
                                <w:szCs w:val="20"/>
                              </w:rPr>
                              <w:t xml:space="preserve"> I) </w:t>
                            </w:r>
                            <w:r w:rsidRPr="00A140F9">
                              <w:rPr>
                                <w:rFonts w:ascii="Times New Roman" w:hAnsi="Times New Roman" w:cs="Times New Roman"/>
                                <w:sz w:val="20"/>
                                <w:szCs w:val="20"/>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B519CF2" id="Text Box 1" o:spid="_x0000_s1027" type="#_x0000_t202" style="position:absolute;margin-left:-14.4pt;margin-top:13.65pt;width:499.65pt;height:592.3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" fillcolor="white [3201]" stroked="f" strokeweight=".5pt">
                <v:textbox>
                  <w:txbxContent>
                    <w:p w14:paraId="2F84D366" w14:textId="77777777" w:rsidR="00644AEC" w:rsidRDefault="00644AEC" w:rsidP="00644AEC">
                      <w:r>
                        <w:rPr>
                          <w:noProof/>
                        </w:rPr>
                        <w:drawing>
                          <wp:inline distT="0" distB="0" distL="0" distR="0" wp14:anchorId="3A4A5291" wp14:editId="68E9B62B">
                            <wp:extent cx="6094667" cy="44984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1">
                                      <a:extLst>
                                        <a:ext uri="{28A0092B-C50C-407E-A947-70E740481C1C}">
                                          <a14:useLocalDpi xmlns:a14="http://schemas.microsoft.com/office/drawing/2010/main" val="0"/>
                                        </a:ext>
                                      </a:extLst>
                                    </a:blip>
                                    <a:srcRect t="5787"/>
                                    <a:stretch/>
                                  </pic:blipFill>
                                  <pic:spPr bwMode="auto">
                                    <a:xfrm>
                                      <a:off x="0" y="0"/>
                                      <a:ext cx="6137411" cy="4530035"/>
                                    </a:xfrm>
                                    <a:prstGeom prst="rect">
                                      <a:avLst/>
                                    </a:prstGeom>
                                    <a:ln>
                                      <a:noFill/>
                                    </a:ln>
                                    <a:extLst>
                                      <a:ext uri="{53640926-AAD7-44D8-BBD7-CCE9431645EC}">
                                        <a14:shadowObscured xmlns:a14="http://schemas.microsoft.com/office/drawing/2010/main"/>
                                      </a:ext>
                                    </a:extLst>
                                  </pic:spPr>
                                </pic:pic>
                              </a:graphicData>
                            </a:graphic>
                          </wp:inline>
                        </w:drawing>
                      </w:r>
                    </w:p>
                    <w:p w14:paraId="15AEB152" w14:textId="77777777" w:rsidR="00644AEC" w:rsidRPr="00A140F9" w:rsidRDefault="00644AEC" w:rsidP="00644AEC">
                      <w:pPr>
                        <w:rPr>
                          <w:rFonts w:ascii="Times New Roman" w:hAnsi="Times New Roman" w:cs="Times New Roman"/>
                          <w:b/>
                          <w:bCs/>
                          <w:sz w:val="20"/>
                          <w:szCs w:val="20"/>
                        </w:rPr>
                      </w:pPr>
                      <w:r w:rsidRPr="00A140F9">
                        <w:rPr>
                          <w:rFonts w:ascii="Times New Roman" w:hAnsi="Times New Roman" w:cs="Times New Roman"/>
                          <w:b/>
                          <w:bCs/>
                          <w:sz w:val="20"/>
                          <w:szCs w:val="20"/>
                        </w:rPr>
                        <w:t>Figure 2: Early Life Body Composition, Food Intake, and Glycemic Homeostasis</w:t>
                      </w:r>
                    </w:p>
                    <w:p w14:paraId="69D55248" w14:textId="77777777" w:rsidR="00644AEC" w:rsidRPr="00A140F9" w:rsidRDefault="00644AEC" w:rsidP="00644AEC">
                      <w:pPr>
                        <w:rPr>
                          <w:rFonts w:ascii="Times New Roman" w:hAnsi="Times New Roman" w:cs="Times New Roman"/>
                          <w:sz w:val="20"/>
                          <w:szCs w:val="20"/>
                        </w:rPr>
                      </w:pPr>
                      <w:r w:rsidRPr="00A140F9">
                        <w:rPr>
                          <w:rFonts w:ascii="Times New Roman" w:hAnsi="Times New Roman" w:cs="Times New Roman"/>
                          <w:b/>
                          <w:bCs/>
                          <w:sz w:val="20"/>
                          <w:szCs w:val="20"/>
                        </w:rPr>
                        <w:t>A)</w:t>
                      </w:r>
                      <w:r w:rsidRPr="00A140F9">
                        <w:rPr>
                          <w:rFonts w:ascii="Times New Roman" w:hAnsi="Times New Roman" w:cs="Times New Roman"/>
                          <w:sz w:val="20"/>
                          <w:szCs w:val="20"/>
                        </w:rPr>
                        <w:t xml:space="preserve"> Body weight in grams from PND21-PND70 in males and females, averaged by age, maternal feeding regimen, and sex. </w:t>
                      </w:r>
                      <w:r w:rsidRPr="00A140F9">
                        <w:rPr>
                          <w:rFonts w:ascii="Times New Roman" w:hAnsi="Times New Roman" w:cs="Times New Roman"/>
                          <w:b/>
                          <w:bCs/>
                          <w:sz w:val="20"/>
                          <w:szCs w:val="20"/>
                        </w:rPr>
                        <w:t xml:space="preserve">B) </w:t>
                      </w:r>
                      <w:r w:rsidRPr="00A140F9">
                        <w:rPr>
                          <w:rFonts w:ascii="Times New Roman" w:hAnsi="Times New Roman" w:cs="Times New Roman"/>
                          <w:sz w:val="20"/>
                          <w:szCs w:val="20"/>
                        </w:rPr>
                        <w:t xml:space="preserve">Fat mass in grams from PND21-PND70 in males and females, averaged by age, maternal feeding regimen, and sex. </w:t>
                      </w:r>
                      <w:r w:rsidRPr="00A140F9">
                        <w:rPr>
                          <w:rFonts w:ascii="Times New Roman" w:hAnsi="Times New Roman" w:cs="Times New Roman"/>
                          <w:b/>
                          <w:bCs/>
                          <w:sz w:val="20"/>
                          <w:szCs w:val="20"/>
                        </w:rPr>
                        <w:t>C)</w:t>
                      </w:r>
                      <w:r w:rsidRPr="00A140F9">
                        <w:rPr>
                          <w:rFonts w:ascii="Times New Roman" w:hAnsi="Times New Roman" w:cs="Times New Roman"/>
                          <w:sz w:val="20"/>
                          <w:szCs w:val="20"/>
                        </w:rPr>
                        <w:t xml:space="preserve"> Lean mass in grams from PND21-PND70 in males and females, averaged by age, maternal feeding regimen, and sex. </w:t>
                      </w:r>
                      <w:r w:rsidRPr="00A140F9">
                        <w:rPr>
                          <w:rFonts w:ascii="Times New Roman" w:hAnsi="Times New Roman" w:cs="Times New Roman"/>
                          <w:b/>
                          <w:bCs/>
                          <w:sz w:val="20"/>
                          <w:szCs w:val="20"/>
                        </w:rPr>
                        <w:t>D)</w:t>
                      </w:r>
                      <w:r w:rsidRPr="00A140F9">
                        <w:rPr>
                          <w:rFonts w:ascii="Times New Roman" w:hAnsi="Times New Roman" w:cs="Times New Roman"/>
                          <w:sz w:val="20"/>
                          <w:szCs w:val="20"/>
                        </w:rPr>
                        <w:t xml:space="preserve"> Food intake in kcals per mouse per day, averaged by week, maternal feeding regimen, and sex. *p-value &lt;0.05 for diet. </w:t>
                      </w:r>
                      <w:r w:rsidRPr="00A140F9">
                        <w:rPr>
                          <w:rFonts w:ascii="Times New Roman" w:hAnsi="Times New Roman" w:cs="Times New Roman"/>
                          <w:b/>
                          <w:bCs/>
                          <w:sz w:val="20"/>
                          <w:szCs w:val="20"/>
                        </w:rPr>
                        <w:t>E)</w:t>
                      </w:r>
                      <w:r w:rsidRPr="00A140F9">
                        <w:rPr>
                          <w:rFonts w:ascii="Times New Roman" w:hAnsi="Times New Roman" w:cs="Times New Roman"/>
                          <w:sz w:val="20"/>
                          <w:szCs w:val="20"/>
                        </w:rPr>
                        <w:t xml:space="preserve"> Insulin tolerance test (ITT) ~PND 70, averaged by maternal feeding regimen, sex, and time in minutes. </w:t>
                      </w:r>
                      <w:r w:rsidRPr="00A140F9">
                        <w:rPr>
                          <w:rFonts w:ascii="Times New Roman" w:hAnsi="Times New Roman" w:cs="Times New Roman"/>
                          <w:b/>
                          <w:bCs/>
                          <w:sz w:val="20"/>
                          <w:szCs w:val="20"/>
                        </w:rPr>
                        <w:t>F)</w:t>
                      </w:r>
                      <w:r w:rsidRPr="00A140F9">
                        <w:rPr>
                          <w:rFonts w:ascii="Times New Roman" w:hAnsi="Times New Roman" w:cs="Times New Roman"/>
                          <w:sz w:val="20"/>
                          <w:szCs w:val="20"/>
                        </w:rPr>
                        <w:t xml:space="preserve"> Area under the curve (AUC) for ITT, averaged by maternal feeding regimen, and sex. * </w:t>
                      </w:r>
                      <w:proofErr w:type="gramStart"/>
                      <w:r w:rsidRPr="00A140F9">
                        <w:rPr>
                          <w:rFonts w:ascii="Times New Roman" w:hAnsi="Times New Roman" w:cs="Times New Roman"/>
                          <w:sz w:val="20"/>
                          <w:szCs w:val="20"/>
                        </w:rPr>
                        <w:t>indicates</w:t>
                      </w:r>
                      <w:proofErr w:type="gramEnd"/>
                      <w:r w:rsidRPr="00A140F9">
                        <w:rPr>
                          <w:rFonts w:ascii="Times New Roman" w:hAnsi="Times New Roman" w:cs="Times New Roman"/>
                          <w:sz w:val="20"/>
                          <w:szCs w:val="20"/>
                        </w:rPr>
                        <w:t xml:space="preserve"> p-value &lt;0.05 for effect of diet in males. </w:t>
                      </w:r>
                      <w:r w:rsidRPr="00A140F9">
                        <w:rPr>
                          <w:rFonts w:ascii="Times New Roman" w:hAnsi="Times New Roman" w:cs="Times New Roman"/>
                          <w:b/>
                          <w:bCs/>
                          <w:sz w:val="20"/>
                          <w:szCs w:val="20"/>
                        </w:rPr>
                        <w:t xml:space="preserve">G) </w:t>
                      </w:r>
                      <w:r w:rsidRPr="00A140F9">
                        <w:rPr>
                          <w:rFonts w:ascii="Times New Roman" w:hAnsi="Times New Roman" w:cs="Times New Roman"/>
                          <w:sz w:val="20"/>
                          <w:szCs w:val="20"/>
                        </w:rPr>
                        <w:t>Glucose tolerance test (GTT) ~PNG 70, averaged by</w:t>
                      </w:r>
                      <w:r w:rsidRPr="00A140F9">
                        <w:rPr>
                          <w:rFonts w:ascii="Times New Roman" w:hAnsi="Times New Roman" w:cs="Times New Roman"/>
                          <w:b/>
                          <w:bCs/>
                          <w:sz w:val="20"/>
                          <w:szCs w:val="20"/>
                        </w:rPr>
                        <w:t xml:space="preserve"> </w:t>
                      </w:r>
                      <w:r w:rsidRPr="00A140F9">
                        <w:rPr>
                          <w:rFonts w:ascii="Times New Roman" w:hAnsi="Times New Roman" w:cs="Times New Roman"/>
                          <w:sz w:val="20"/>
                          <w:szCs w:val="20"/>
                        </w:rPr>
                        <w:t>maternal feeding regimen, sex, and time in minutes.</w:t>
                      </w:r>
                      <w:r w:rsidRPr="00A140F9">
                        <w:rPr>
                          <w:rFonts w:ascii="Times New Roman" w:hAnsi="Times New Roman" w:cs="Times New Roman"/>
                          <w:b/>
                          <w:bCs/>
                          <w:sz w:val="20"/>
                          <w:szCs w:val="20"/>
                        </w:rPr>
                        <w:t xml:space="preserve"> H) </w:t>
                      </w:r>
                      <w:r w:rsidRPr="00A140F9">
                        <w:rPr>
                          <w:rFonts w:ascii="Times New Roman" w:hAnsi="Times New Roman" w:cs="Times New Roman"/>
                          <w:sz w:val="20"/>
                          <w:szCs w:val="20"/>
                        </w:rPr>
                        <w:t xml:space="preserve">AUC for GTT, averaged by maternal feeding regimen, and sex. * </w:t>
                      </w:r>
                      <w:proofErr w:type="gramStart"/>
                      <w:r w:rsidRPr="00A140F9">
                        <w:rPr>
                          <w:rFonts w:ascii="Times New Roman" w:hAnsi="Times New Roman" w:cs="Times New Roman"/>
                          <w:sz w:val="20"/>
                          <w:szCs w:val="20"/>
                        </w:rPr>
                        <w:t>indicates</w:t>
                      </w:r>
                      <w:proofErr w:type="gramEnd"/>
                      <w:r w:rsidRPr="00A140F9">
                        <w:rPr>
                          <w:rFonts w:ascii="Times New Roman" w:hAnsi="Times New Roman" w:cs="Times New Roman"/>
                          <w:sz w:val="20"/>
                          <w:szCs w:val="20"/>
                        </w:rPr>
                        <w:t xml:space="preserve"> p-value &lt;0.05 for effect of diet in males.</w:t>
                      </w:r>
                      <w:r w:rsidRPr="00A140F9">
                        <w:rPr>
                          <w:rFonts w:ascii="Times New Roman" w:hAnsi="Times New Roman" w:cs="Times New Roman"/>
                          <w:b/>
                          <w:bCs/>
                          <w:sz w:val="20"/>
                          <w:szCs w:val="20"/>
                        </w:rPr>
                        <w:t xml:space="preserve"> I) </w:t>
                      </w:r>
                      <w:r w:rsidRPr="00A140F9">
                        <w:rPr>
                          <w:rFonts w:ascii="Times New Roman" w:hAnsi="Times New Roman" w:cs="Times New Roman"/>
                          <w:sz w:val="20"/>
                          <w:szCs w:val="20"/>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v:textbox>
                <w10:wrap type="tight"/>
              </v:shape>
            </w:pict>
          </mc:Fallback>
        </mc:AlternateContent>
      </w:r>
    </w:p>
    <w:p w14:paraId="38829E0C" w14:textId="6825D983" w:rsidR="004F4CDE" w:rsidRDefault="004F4CDE" w:rsidP="00184B8C">
      <w:pPr>
        <w:pStyle w:val="Heading2"/>
      </w:pPr>
      <w:r w:rsidRPr="00C86BA9">
        <w:lastRenderedPageBreak/>
        <w:t xml:space="preserve">HFD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7D875731" w:rsidR="00960974" w:rsidRDefault="00970D3E" w:rsidP="0091080C">
      <w:pPr>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4F05CE">
        <w:rPr>
          <w:rFonts w:ascii="Times New Roman" w:hAnsi="Times New Roman" w:cs="Times New Roman"/>
        </w:rPr>
        <w:t>high fat, high sucrose (</w:t>
      </w:r>
      <w:r w:rsidR="00B90BD5">
        <w:rPr>
          <w:rFonts w:ascii="Times New Roman" w:hAnsi="Times New Roman" w:cs="Times New Roman"/>
        </w:rPr>
        <w:t>HFD</w:t>
      </w:r>
      <w:r w:rsidR="004F05CE">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B74562">
        <w:rPr>
          <w:rFonts w:ascii="Times New Roman" w:hAnsi="Times New Roman" w:cs="Times New Roman"/>
        </w:rPr>
        <w:t>measurements continued</w:t>
      </w:r>
      <w:r w:rsidR="004F05CE">
        <w:rPr>
          <w:rFonts w:ascii="Times New Roman" w:hAnsi="Times New Roman" w:cs="Times New Roman"/>
        </w:rPr>
        <w:t xml:space="preserve"> </w:t>
      </w:r>
      <w:r w:rsidR="00003DE0">
        <w:rPr>
          <w:rFonts w:ascii="Times New Roman" w:hAnsi="Times New Roman" w:cs="Times New Roman"/>
        </w:rPr>
        <w:t>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91080C">
        <w:rPr>
          <w:rFonts w:ascii="Times New Roman" w:hAnsi="Times New Roman" w:cs="Times New Roman"/>
        </w:rPr>
        <w:t>changes in body composition in response to</w:t>
      </w:r>
      <w:r w:rsidR="00A8549B">
        <w:rPr>
          <w:rFonts w:ascii="Times New Roman" w:hAnsi="Times New Roman" w:cs="Times New Roman"/>
        </w:rPr>
        <w:t xml:space="preserve"> overnutrition</w:t>
      </w:r>
      <w:r w:rsidR="0091080C">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35A8EBB0" w:rsidR="00F55355" w:rsidRDefault="00D01B0E" w:rsidP="00C52DB2">
      <w:pPr>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B74562">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w:t>
      </w:r>
      <w:proofErr w:type="spellStart"/>
      <w:r w:rsidR="00152545">
        <w:rPr>
          <w:rFonts w:ascii="Times New Roman" w:hAnsi="Times New Roman" w:cs="Times New Roman"/>
        </w:rPr>
        <w:t>eTRF</w:t>
      </w:r>
      <w:proofErr w:type="spellEnd"/>
      <w:r w:rsidR="00152545">
        <w:rPr>
          <w:rFonts w:ascii="Times New Roman" w:hAnsi="Times New Roman" w:cs="Times New Roman"/>
        </w:rPr>
        <w:t xml:space="preserve">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proofErr w:type="spellStart"/>
      <w:r w:rsidR="003C0114">
        <w:rPr>
          <w:rFonts w:ascii="Times New Roman" w:hAnsi="Times New Roman" w:cs="Times New Roman"/>
        </w:rPr>
        <w:t>eTRF</w:t>
      </w:r>
      <w:proofErr w:type="spellEnd"/>
      <w:r w:rsidR="003C0114">
        <w:rPr>
          <w:rFonts w:ascii="Times New Roman" w:hAnsi="Times New Roman" w:cs="Times New Roman"/>
        </w:rPr>
        <w:t xml:space="preserve">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rate of glucose decline</w:t>
      </w:r>
      <w:r w:rsidR="002C3C5A">
        <w:rPr>
          <w:rFonts w:ascii="Times New Roman" w:hAnsi="Times New Roman" w:cs="Times New Roman"/>
        </w:rPr>
        <w:t xml:space="preserve"> (not pictured)</w:t>
      </w:r>
      <w:r w:rsidR="00CD2479">
        <w:rPr>
          <w:rFonts w:ascii="Times New Roman" w:hAnsi="Times New Roman" w:cs="Times New Roman"/>
        </w:rPr>
        <w:t xml:space="preserv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B74562">
        <w:rPr>
          <w:rFonts w:ascii="Times New Roman" w:hAnsi="Times New Roman" w:cs="Times New Roman"/>
        </w:rPr>
        <w:t>fasting blood glucose</w:t>
      </w:r>
      <w:r w:rsidR="003C0114">
        <w:rPr>
          <w:rFonts w:ascii="Times New Roman" w:hAnsi="Times New Roman" w:cs="Times New Roman"/>
        </w:rPr>
        <w:t xml:space="preserve">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8976C8">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8976C8">
        <w:rPr>
          <w:rFonts w:ascii="Times New Roman" w:hAnsi="Times New Roman" w:cs="Times New Roman"/>
        </w:rPr>
        <w:t>)</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proofErr w:type="spellStart"/>
      <w:r w:rsidR="0054727D">
        <w:rPr>
          <w:rFonts w:ascii="Times New Roman" w:hAnsi="Times New Roman" w:cs="Times New Roman"/>
        </w:rPr>
        <w:t>eTRF</w:t>
      </w:r>
      <w:proofErr w:type="spellEnd"/>
      <w:r w:rsidR="0054727D">
        <w:rPr>
          <w:rFonts w:ascii="Times New Roman" w:hAnsi="Times New Roman" w:cs="Times New Roman"/>
        </w:rPr>
        <w:t xml:space="preserve">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82B6D">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5C5B6AF8" w14:textId="2F777B4A" w:rsidR="002F361A" w:rsidRDefault="00F55355" w:rsidP="00C52DB2">
      <w:pPr>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8976C8">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w:t>
      </w:r>
      <w:r w:rsidR="00C31A50">
        <w:rPr>
          <w:rFonts w:ascii="Times New Roman" w:hAnsi="Times New Roman" w:cs="Times New Roman"/>
        </w:rPr>
        <w:lastRenderedPageBreak/>
        <w:t xml:space="preserve">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645B5E9B" w14:textId="6F7995E0" w:rsidR="00F24F0D" w:rsidRDefault="00F24F0D" w:rsidP="00C52DB2">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0528" behindDoc="1" locked="0" layoutInCell="1" allowOverlap="1" wp14:anchorId="2677A11F" wp14:editId="1C74E3BF">
                <wp:simplePos x="0" y="0"/>
                <wp:positionH relativeFrom="column">
                  <wp:posOffset>0</wp:posOffset>
                </wp:positionH>
                <wp:positionV relativeFrom="paragraph">
                  <wp:posOffset>0</wp:posOffset>
                </wp:positionV>
                <wp:extent cx="6035040" cy="8677275"/>
                <wp:effectExtent l="0" t="0" r="0" b="0"/>
                <wp:wrapTight wrapText="bothSides">
                  <wp:wrapPolygon edited="0">
                    <wp:start x="0" y="0"/>
                    <wp:lineTo x="0" y="21560"/>
                    <wp:lineTo x="21545" y="21560"/>
                    <wp:lineTo x="21545"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6035040" cy="8677275"/>
                        </a:xfrm>
                        <a:prstGeom prst="rect">
                          <a:avLst/>
                        </a:prstGeom>
                        <a:solidFill>
                          <a:schemeClr val="lt1"/>
                        </a:solidFill>
                        <a:ln w="6350">
                          <a:noFill/>
                        </a:ln>
                      </wps:spPr>
                      <wps:txbx>
                        <w:txbxContent>
                          <w:p w14:paraId="04CC55B7" w14:textId="77777777" w:rsidR="00F24F0D" w:rsidRDefault="00F24F0D" w:rsidP="00F24F0D">
                            <w:r>
                              <w:rPr>
                                <w:noProof/>
                              </w:rPr>
                              <w:drawing>
                                <wp:inline distT="0" distB="0" distL="0" distR="0" wp14:anchorId="06131373" wp14:editId="2D8D67FD">
                                  <wp:extent cx="5943600" cy="63322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2">
                                            <a:extLst>
                                              <a:ext uri="{28A0092B-C50C-407E-A947-70E740481C1C}">
                                                <a14:useLocalDpi xmlns:a14="http://schemas.microsoft.com/office/drawing/2010/main" val="0"/>
                                              </a:ext>
                                            </a:extLst>
                                          </a:blip>
                                          <a:srcRect t="3885"/>
                                          <a:stretch/>
                                        </pic:blipFill>
                                        <pic:spPr bwMode="auto">
                                          <a:xfrm>
                                            <a:off x="0" y="0"/>
                                            <a:ext cx="5968520" cy="6358764"/>
                                          </a:xfrm>
                                          <a:prstGeom prst="rect">
                                            <a:avLst/>
                                          </a:prstGeom>
                                          <a:ln>
                                            <a:noFill/>
                                          </a:ln>
                                          <a:extLst>
                                            <a:ext uri="{53640926-AAD7-44D8-BBD7-CCE9431645EC}">
                                              <a14:shadowObscured xmlns:a14="http://schemas.microsoft.com/office/drawing/2010/main"/>
                                            </a:ext>
                                          </a:extLst>
                                        </pic:spPr>
                                      </pic:pic>
                                    </a:graphicData>
                                  </a:graphic>
                                </wp:inline>
                              </w:drawing>
                            </w:r>
                          </w:p>
                          <w:p w14:paraId="2E0110D8" w14:textId="77777777" w:rsidR="00F24F0D" w:rsidRPr="00F24F0D" w:rsidRDefault="00F24F0D" w:rsidP="00F24F0D">
                            <w:pPr>
                              <w:rPr>
                                <w:rFonts w:ascii="Times New Roman" w:hAnsi="Times New Roman" w:cs="Times New Roman"/>
                                <w:b/>
                                <w:bCs/>
                                <w:sz w:val="20"/>
                                <w:szCs w:val="20"/>
                              </w:rPr>
                            </w:pPr>
                            <w:r w:rsidRPr="00F24F0D">
                              <w:rPr>
                                <w:rFonts w:ascii="Times New Roman" w:hAnsi="Times New Roman" w:cs="Times New Roman"/>
                                <w:b/>
                                <w:bCs/>
                                <w:sz w:val="20"/>
                                <w:szCs w:val="20"/>
                              </w:rPr>
                              <w:t>Figure 3: Body Composition, Food Intake, and Glycemic Response to High Fat Diet Feeding in Adulthood</w:t>
                            </w:r>
                          </w:p>
                          <w:p w14:paraId="79EFED41" w14:textId="77777777" w:rsidR="00F24F0D" w:rsidRPr="00A140F9" w:rsidRDefault="00F24F0D" w:rsidP="00F24F0D">
                            <w:pPr>
                              <w:rPr>
                                <w:sz w:val="20"/>
                                <w:szCs w:val="20"/>
                              </w:rPr>
                            </w:pPr>
                            <w:r w:rsidRPr="00F24F0D">
                              <w:rPr>
                                <w:rFonts w:ascii="Times New Roman" w:hAnsi="Times New Roman" w:cs="Times New Roman"/>
                                <w:b/>
                                <w:bCs/>
                                <w:sz w:val="20"/>
                                <w:szCs w:val="20"/>
                              </w:rPr>
                              <w:t>A)</w:t>
                            </w:r>
                            <w:r w:rsidRPr="00F24F0D">
                              <w:rPr>
                                <w:rFonts w:ascii="Times New Roman" w:hAnsi="Times New Roman" w:cs="Times New Roman"/>
                                <w:sz w:val="20"/>
                                <w:szCs w:val="20"/>
                              </w:rPr>
                              <w:t xml:space="preserve"> Body weight in grams from PND 70-175 in males and females, averaged by age, maternal feeding regimen, and sex. </w:t>
                            </w:r>
                            <w:r w:rsidRPr="00F24F0D">
                              <w:rPr>
                                <w:rFonts w:ascii="Times New Roman" w:hAnsi="Times New Roman" w:cs="Times New Roman"/>
                                <w:b/>
                                <w:bCs/>
                                <w:sz w:val="20"/>
                                <w:szCs w:val="20"/>
                              </w:rPr>
                              <w:t xml:space="preserve">B) </w:t>
                            </w:r>
                            <w:r w:rsidRPr="00F24F0D">
                              <w:rPr>
                                <w:rFonts w:ascii="Times New Roman" w:hAnsi="Times New Roman" w:cs="Times New Roman"/>
                                <w:sz w:val="20"/>
                                <w:szCs w:val="20"/>
                              </w:rPr>
                              <w:t>Fat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in grams from PND 70-175 in males and females, averaged by age, maternal feeding regimen, and sex.</w:t>
                            </w:r>
                            <w:r w:rsidRPr="00F24F0D">
                              <w:rPr>
                                <w:rFonts w:ascii="Times New Roman" w:hAnsi="Times New Roman" w:cs="Times New Roman"/>
                                <w:b/>
                                <w:bCs/>
                                <w:sz w:val="20"/>
                                <w:szCs w:val="20"/>
                              </w:rPr>
                              <w:t xml:space="preserve"> C) </w:t>
                            </w:r>
                            <w:r w:rsidRPr="00F24F0D">
                              <w:rPr>
                                <w:rFonts w:ascii="Times New Roman" w:hAnsi="Times New Roman" w:cs="Times New Roman"/>
                                <w:sz w:val="20"/>
                                <w:szCs w:val="20"/>
                              </w:rPr>
                              <w:t>Lean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 xml:space="preserve">in grams from PND 70-175 in males and females, averaged by age, maternal feeding regimen, and sex. </w:t>
                            </w:r>
                            <w:r w:rsidRPr="00F24F0D">
                              <w:rPr>
                                <w:rFonts w:ascii="Times New Roman" w:hAnsi="Times New Roman" w:cs="Times New Roman"/>
                                <w:b/>
                                <w:bCs/>
                                <w:sz w:val="20"/>
                                <w:szCs w:val="20"/>
                              </w:rPr>
                              <w:t>D)</w:t>
                            </w:r>
                            <w:r w:rsidRPr="00F24F0D">
                              <w:rPr>
                                <w:rFonts w:ascii="Times New Roman" w:hAnsi="Times New Roman" w:cs="Times New Roman"/>
                                <w:sz w:val="20"/>
                                <w:szCs w:val="20"/>
                              </w:rPr>
                              <w:t xml:space="preserve"> High fat diet (HFD) intake in kcals per mouse per day averaged by week, maternal feeding regimen, and sex. </w:t>
                            </w:r>
                            <w:r w:rsidRPr="00F24F0D">
                              <w:rPr>
                                <w:rFonts w:ascii="Times New Roman" w:hAnsi="Times New Roman" w:cs="Times New Roman"/>
                                <w:b/>
                                <w:bCs/>
                                <w:sz w:val="20"/>
                                <w:szCs w:val="20"/>
                              </w:rPr>
                              <w:t>E)</w:t>
                            </w:r>
                            <w:r w:rsidRPr="00F24F0D">
                              <w:rPr>
                                <w:rFonts w:ascii="Times New Roman" w:hAnsi="Times New Roman" w:cs="Times New Roman"/>
                                <w:sz w:val="20"/>
                                <w:szCs w:val="20"/>
                              </w:rPr>
                              <w:t xml:space="preserve"> Insulin tolerance test (ITT) after 10 week of HFD, averaged by age, maternal feeding regimen, sex, and time in minutes. </w:t>
                            </w:r>
                            <w:r w:rsidRPr="00F24F0D">
                              <w:rPr>
                                <w:rFonts w:ascii="Times New Roman" w:hAnsi="Times New Roman" w:cs="Times New Roman"/>
                                <w:b/>
                                <w:bCs/>
                                <w:sz w:val="20"/>
                                <w:szCs w:val="20"/>
                              </w:rPr>
                              <w:t>F)</w:t>
                            </w:r>
                            <w:r w:rsidRPr="00F24F0D">
                              <w:rPr>
                                <w:rFonts w:ascii="Times New Roman" w:hAnsi="Times New Roman" w:cs="Times New Roman"/>
                                <w:sz w:val="20"/>
                                <w:szCs w:val="20"/>
                              </w:rPr>
                              <w:t xml:space="preserve"> Area under the curve (AUC) for insulin tolerance test, averaged by maternal feeding regimen, and sex. * </w:t>
                            </w:r>
                            <w:r w:rsidRPr="00F24F0D">
                              <w:rPr>
                                <w:rFonts w:ascii="Times New Roman" w:hAnsi="Times New Roman" w:cs="Times New Roman"/>
                                <w:sz w:val="20"/>
                                <w:szCs w:val="20"/>
                              </w:rPr>
                              <w:t xml:space="preserve">indicates, p-value &lt;0.05 for diet in males. </w:t>
                            </w:r>
                            <w:r w:rsidRPr="00F24F0D">
                              <w:rPr>
                                <w:rFonts w:ascii="Times New Roman" w:hAnsi="Times New Roman" w:cs="Times New Roman"/>
                                <w:b/>
                                <w:bCs/>
                                <w:sz w:val="20"/>
                                <w:szCs w:val="20"/>
                              </w:rPr>
                              <w:t>G)</w:t>
                            </w:r>
                            <w:r w:rsidRPr="00F24F0D">
                              <w:rPr>
                                <w:rFonts w:ascii="Times New Roman" w:hAnsi="Times New Roman" w:cs="Times New Roman"/>
                                <w:sz w:val="20"/>
                                <w:szCs w:val="20"/>
                              </w:rPr>
                              <w:t xml:space="preserve"> Glucose tolerance test (GTT) after 10 weeks of HFD, averaged by maternal feeding regimen, sex and time in minutes. </w:t>
                            </w:r>
                            <w:r w:rsidRPr="00F24F0D">
                              <w:rPr>
                                <w:rFonts w:ascii="Times New Roman" w:hAnsi="Times New Roman" w:cs="Times New Roman"/>
                                <w:b/>
                                <w:bCs/>
                                <w:sz w:val="20"/>
                                <w:szCs w:val="20"/>
                              </w:rPr>
                              <w:t>H)</w:t>
                            </w:r>
                            <w:r w:rsidRPr="00F24F0D">
                              <w:rPr>
                                <w:rFonts w:ascii="Times New Roman" w:hAnsi="Times New Roman" w:cs="Times New Roman"/>
                                <w:sz w:val="20"/>
                                <w:szCs w:val="20"/>
                              </w:rPr>
                              <w:t xml:space="preserve"> Area under the curve (AUC) for GTT after 10 weeks of HFD, averaged by maternal feeding regimen and sex. * indicates p-value &lt;0.05 for effect of</w:t>
                            </w:r>
                            <w:r>
                              <w:rPr>
                                <w:rFonts w:ascii="Times New Roman" w:hAnsi="Times New Roman" w:cs="Times New Roman"/>
                              </w:rPr>
                              <w:t xml:space="preserve"> </w:t>
                            </w:r>
                            <w:r w:rsidRPr="00F24F0D">
                              <w:rPr>
                                <w:rFonts w:ascii="Times New Roman" w:hAnsi="Times New Roman" w:cs="Times New Roman"/>
                                <w:sz w:val="20"/>
                                <w:szCs w:val="20"/>
                              </w:rPr>
                              <w:t xml:space="preserve">diet in males. </w:t>
                            </w:r>
                            <w:r w:rsidRPr="00F24F0D">
                              <w:rPr>
                                <w:rFonts w:ascii="Times New Roman" w:hAnsi="Times New Roman" w:cs="Times New Roman"/>
                                <w:b/>
                                <w:bCs/>
                                <w:sz w:val="20"/>
                                <w:szCs w:val="20"/>
                              </w:rPr>
                              <w:t>I)</w:t>
                            </w:r>
                            <w:r w:rsidRPr="00F24F0D">
                              <w:rPr>
                                <w:rFonts w:ascii="Times New Roman" w:hAnsi="Times New Roman" w:cs="Times New Roman"/>
                                <w:sz w:val="20"/>
                                <w:szCs w:val="20"/>
                              </w:rPr>
                              <w:t xml:space="preserve"> Fasting blood glucose (FBG) after 10 weeks HFD, averaged by maternal feeding regimen, and sex. </w:t>
                            </w:r>
                            <w:r w:rsidRPr="00F24F0D">
                              <w:rPr>
                                <w:rFonts w:ascii="Times New Roman" w:hAnsi="Times New Roman" w:cs="Times New Roman"/>
                                <w:b/>
                                <w:bCs/>
                                <w:sz w:val="20"/>
                                <w:szCs w:val="20"/>
                              </w:rPr>
                              <w:t>J)</w:t>
                            </w:r>
                            <w:r w:rsidRPr="00F24F0D">
                              <w:rPr>
                                <w:rFonts w:ascii="Times New Roman" w:hAnsi="Times New Roman" w:cs="Times New Roman"/>
                                <w:sz w:val="20"/>
                                <w:szCs w:val="20"/>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p>
                          <w:p w14:paraId="046DDF10" w14:textId="77777777" w:rsidR="00F24F0D" w:rsidRDefault="00F24F0D" w:rsidP="00F24F0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677A11F" id="Text Box 5" o:spid="_x0000_s1028" type="#_x0000_t202" style="position:absolute;left:0;text-align:left;margin-left:0;margin-top:0;width:475.2pt;height:683.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" fillcolor="white [3201]" stroked="f" strokeweight=".5pt">
                <v:textbox>
                  <w:txbxContent>
                    <w:p w14:paraId="04CC55B7" w14:textId="77777777" w:rsidR="00F24F0D" w:rsidRDefault="00F24F0D" w:rsidP="00F24F0D">
                      <w:r>
                        <w:rPr>
                          <w:noProof/>
                        </w:rPr>
                        <w:drawing>
                          <wp:inline distT="0" distB="0" distL="0" distR="0" wp14:anchorId="06131373" wp14:editId="2D8D67FD">
                            <wp:extent cx="5943600" cy="63322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3">
                                      <a:extLst>
                                        <a:ext uri="{28A0092B-C50C-407E-A947-70E740481C1C}">
                                          <a14:useLocalDpi xmlns:a14="http://schemas.microsoft.com/office/drawing/2010/main" val="0"/>
                                        </a:ext>
                                      </a:extLst>
                                    </a:blip>
                                    <a:srcRect t="3885"/>
                                    <a:stretch/>
                                  </pic:blipFill>
                                  <pic:spPr bwMode="auto">
                                    <a:xfrm>
                                      <a:off x="0" y="0"/>
                                      <a:ext cx="5968520" cy="6358764"/>
                                    </a:xfrm>
                                    <a:prstGeom prst="rect">
                                      <a:avLst/>
                                    </a:prstGeom>
                                    <a:ln>
                                      <a:noFill/>
                                    </a:ln>
                                    <a:extLst>
                                      <a:ext uri="{53640926-AAD7-44D8-BBD7-CCE9431645EC}">
                                        <a14:shadowObscured xmlns:a14="http://schemas.microsoft.com/office/drawing/2010/main"/>
                                      </a:ext>
                                    </a:extLst>
                                  </pic:spPr>
                                </pic:pic>
                              </a:graphicData>
                            </a:graphic>
                          </wp:inline>
                        </w:drawing>
                      </w:r>
                    </w:p>
                    <w:p w14:paraId="2E0110D8" w14:textId="77777777" w:rsidR="00F24F0D" w:rsidRPr="00F24F0D" w:rsidRDefault="00F24F0D" w:rsidP="00F24F0D">
                      <w:pPr>
                        <w:rPr>
                          <w:rFonts w:ascii="Times New Roman" w:hAnsi="Times New Roman" w:cs="Times New Roman"/>
                          <w:b/>
                          <w:bCs/>
                          <w:sz w:val="20"/>
                          <w:szCs w:val="20"/>
                        </w:rPr>
                      </w:pPr>
                      <w:r w:rsidRPr="00F24F0D">
                        <w:rPr>
                          <w:rFonts w:ascii="Times New Roman" w:hAnsi="Times New Roman" w:cs="Times New Roman"/>
                          <w:b/>
                          <w:bCs/>
                          <w:sz w:val="20"/>
                          <w:szCs w:val="20"/>
                        </w:rPr>
                        <w:t>Figure 3: Body Composition, Food Intake, and Glycemic Response to High Fat Diet Feeding in Adulthood</w:t>
                      </w:r>
                    </w:p>
                    <w:p w14:paraId="79EFED41" w14:textId="77777777" w:rsidR="00F24F0D" w:rsidRPr="00A140F9" w:rsidRDefault="00F24F0D" w:rsidP="00F24F0D">
                      <w:pPr>
                        <w:rPr>
                          <w:sz w:val="20"/>
                          <w:szCs w:val="20"/>
                        </w:rPr>
                      </w:pPr>
                      <w:r w:rsidRPr="00F24F0D">
                        <w:rPr>
                          <w:rFonts w:ascii="Times New Roman" w:hAnsi="Times New Roman" w:cs="Times New Roman"/>
                          <w:b/>
                          <w:bCs/>
                          <w:sz w:val="20"/>
                          <w:szCs w:val="20"/>
                        </w:rPr>
                        <w:t>A)</w:t>
                      </w:r>
                      <w:r w:rsidRPr="00F24F0D">
                        <w:rPr>
                          <w:rFonts w:ascii="Times New Roman" w:hAnsi="Times New Roman" w:cs="Times New Roman"/>
                          <w:sz w:val="20"/>
                          <w:szCs w:val="20"/>
                        </w:rPr>
                        <w:t xml:space="preserve"> Body weight in grams from PND 70-175 in males and females, averaged by age, maternal feeding regimen, and sex. </w:t>
                      </w:r>
                      <w:r w:rsidRPr="00F24F0D">
                        <w:rPr>
                          <w:rFonts w:ascii="Times New Roman" w:hAnsi="Times New Roman" w:cs="Times New Roman"/>
                          <w:b/>
                          <w:bCs/>
                          <w:sz w:val="20"/>
                          <w:szCs w:val="20"/>
                        </w:rPr>
                        <w:t xml:space="preserve">B) </w:t>
                      </w:r>
                      <w:r w:rsidRPr="00F24F0D">
                        <w:rPr>
                          <w:rFonts w:ascii="Times New Roman" w:hAnsi="Times New Roman" w:cs="Times New Roman"/>
                          <w:sz w:val="20"/>
                          <w:szCs w:val="20"/>
                        </w:rPr>
                        <w:t>Fat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in grams from PND 70-175 in males and females, averaged by age, maternal feeding regimen, and sex.</w:t>
                      </w:r>
                      <w:r w:rsidRPr="00F24F0D">
                        <w:rPr>
                          <w:rFonts w:ascii="Times New Roman" w:hAnsi="Times New Roman" w:cs="Times New Roman"/>
                          <w:b/>
                          <w:bCs/>
                          <w:sz w:val="20"/>
                          <w:szCs w:val="20"/>
                        </w:rPr>
                        <w:t xml:space="preserve"> C) </w:t>
                      </w:r>
                      <w:r w:rsidRPr="00F24F0D">
                        <w:rPr>
                          <w:rFonts w:ascii="Times New Roman" w:hAnsi="Times New Roman" w:cs="Times New Roman"/>
                          <w:sz w:val="20"/>
                          <w:szCs w:val="20"/>
                        </w:rPr>
                        <w:t>Lean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 xml:space="preserve">in grams from PND 70-175 in males and females, averaged by age, maternal feeding regimen, and sex. </w:t>
                      </w:r>
                      <w:r w:rsidRPr="00F24F0D">
                        <w:rPr>
                          <w:rFonts w:ascii="Times New Roman" w:hAnsi="Times New Roman" w:cs="Times New Roman"/>
                          <w:b/>
                          <w:bCs/>
                          <w:sz w:val="20"/>
                          <w:szCs w:val="20"/>
                        </w:rPr>
                        <w:t>D)</w:t>
                      </w:r>
                      <w:r w:rsidRPr="00F24F0D">
                        <w:rPr>
                          <w:rFonts w:ascii="Times New Roman" w:hAnsi="Times New Roman" w:cs="Times New Roman"/>
                          <w:sz w:val="20"/>
                          <w:szCs w:val="20"/>
                        </w:rPr>
                        <w:t xml:space="preserve"> High fat diet (HFD) intake in kcals per mouse per day averaged by week, maternal feeding regimen, and sex. </w:t>
                      </w:r>
                      <w:r w:rsidRPr="00F24F0D">
                        <w:rPr>
                          <w:rFonts w:ascii="Times New Roman" w:hAnsi="Times New Roman" w:cs="Times New Roman"/>
                          <w:b/>
                          <w:bCs/>
                          <w:sz w:val="20"/>
                          <w:szCs w:val="20"/>
                        </w:rPr>
                        <w:t>E)</w:t>
                      </w:r>
                      <w:r w:rsidRPr="00F24F0D">
                        <w:rPr>
                          <w:rFonts w:ascii="Times New Roman" w:hAnsi="Times New Roman" w:cs="Times New Roman"/>
                          <w:sz w:val="20"/>
                          <w:szCs w:val="20"/>
                        </w:rPr>
                        <w:t xml:space="preserve"> Insulin tolerance test (ITT) after 10 week of HFD, averaged by age, maternal feeding regimen, sex, and time in minutes. </w:t>
                      </w:r>
                      <w:r w:rsidRPr="00F24F0D">
                        <w:rPr>
                          <w:rFonts w:ascii="Times New Roman" w:hAnsi="Times New Roman" w:cs="Times New Roman"/>
                          <w:b/>
                          <w:bCs/>
                          <w:sz w:val="20"/>
                          <w:szCs w:val="20"/>
                        </w:rPr>
                        <w:t>F)</w:t>
                      </w:r>
                      <w:r w:rsidRPr="00F24F0D">
                        <w:rPr>
                          <w:rFonts w:ascii="Times New Roman" w:hAnsi="Times New Roman" w:cs="Times New Roman"/>
                          <w:sz w:val="20"/>
                          <w:szCs w:val="20"/>
                        </w:rPr>
                        <w:t xml:space="preserve"> Area under the curve (AUC) for insulin tolerance test, averaged by maternal feeding regimen, and sex.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diet in males. </w:t>
                      </w:r>
                      <w:r w:rsidRPr="00F24F0D">
                        <w:rPr>
                          <w:rFonts w:ascii="Times New Roman" w:hAnsi="Times New Roman" w:cs="Times New Roman"/>
                          <w:b/>
                          <w:bCs/>
                          <w:sz w:val="20"/>
                          <w:szCs w:val="20"/>
                        </w:rPr>
                        <w:t>G)</w:t>
                      </w:r>
                      <w:r w:rsidRPr="00F24F0D">
                        <w:rPr>
                          <w:rFonts w:ascii="Times New Roman" w:hAnsi="Times New Roman" w:cs="Times New Roman"/>
                          <w:sz w:val="20"/>
                          <w:szCs w:val="20"/>
                        </w:rPr>
                        <w:t xml:space="preserve"> Glucose tolerance test (GTT) after 10 weeks of HFD, averaged by maternal feeding regimen, sex and time in minutes. </w:t>
                      </w:r>
                      <w:r w:rsidRPr="00F24F0D">
                        <w:rPr>
                          <w:rFonts w:ascii="Times New Roman" w:hAnsi="Times New Roman" w:cs="Times New Roman"/>
                          <w:b/>
                          <w:bCs/>
                          <w:sz w:val="20"/>
                          <w:szCs w:val="20"/>
                        </w:rPr>
                        <w:t>H)</w:t>
                      </w:r>
                      <w:r w:rsidRPr="00F24F0D">
                        <w:rPr>
                          <w:rFonts w:ascii="Times New Roman" w:hAnsi="Times New Roman" w:cs="Times New Roman"/>
                          <w:sz w:val="20"/>
                          <w:szCs w:val="20"/>
                        </w:rPr>
                        <w:t xml:space="preserve"> Area under the curve (AUC) for GTT after 10 weeks of HFD, averaged by maternal feeding regimen and sex.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effect of</w:t>
                      </w:r>
                      <w:r>
                        <w:rPr>
                          <w:rFonts w:ascii="Times New Roman" w:hAnsi="Times New Roman" w:cs="Times New Roman"/>
                        </w:rPr>
                        <w:t xml:space="preserve"> </w:t>
                      </w:r>
                      <w:r w:rsidRPr="00F24F0D">
                        <w:rPr>
                          <w:rFonts w:ascii="Times New Roman" w:hAnsi="Times New Roman" w:cs="Times New Roman"/>
                          <w:sz w:val="20"/>
                          <w:szCs w:val="20"/>
                        </w:rPr>
                        <w:t xml:space="preserve">diet in males. </w:t>
                      </w:r>
                      <w:r w:rsidRPr="00F24F0D">
                        <w:rPr>
                          <w:rFonts w:ascii="Times New Roman" w:hAnsi="Times New Roman" w:cs="Times New Roman"/>
                          <w:b/>
                          <w:bCs/>
                          <w:sz w:val="20"/>
                          <w:szCs w:val="20"/>
                        </w:rPr>
                        <w:t>I)</w:t>
                      </w:r>
                      <w:r w:rsidRPr="00F24F0D">
                        <w:rPr>
                          <w:rFonts w:ascii="Times New Roman" w:hAnsi="Times New Roman" w:cs="Times New Roman"/>
                          <w:sz w:val="20"/>
                          <w:szCs w:val="20"/>
                        </w:rPr>
                        <w:t xml:space="preserve"> Fasting blood glucose (FBG) after 10 weeks HFD, averaged by maternal feeding regimen, and sex. </w:t>
                      </w:r>
                      <w:r w:rsidRPr="00F24F0D">
                        <w:rPr>
                          <w:rFonts w:ascii="Times New Roman" w:hAnsi="Times New Roman" w:cs="Times New Roman"/>
                          <w:b/>
                          <w:bCs/>
                          <w:sz w:val="20"/>
                          <w:szCs w:val="20"/>
                        </w:rPr>
                        <w:t>J)</w:t>
                      </w:r>
                      <w:r w:rsidRPr="00F24F0D">
                        <w:rPr>
                          <w:rFonts w:ascii="Times New Roman" w:hAnsi="Times New Roman" w:cs="Times New Roman"/>
                          <w:sz w:val="20"/>
                          <w:szCs w:val="20"/>
                        </w:rPr>
                        <w:t xml:space="preserve"> Glucose stimulated insulin secretion (GSIS), averaged by maternal feeding regiment, sex, and time.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effect of sex. Animals included in body composition, FBG, ITT, GTT, and GSIS: n=11 eTRF males, 16 AL males, 19 eTRF females, 17 AL females. Cages in food intake analysis: n=4 eTRF males, 5 AL males, 4 eTRF females, 5 AL females.</w:t>
                      </w:r>
                    </w:p>
                    <w:p w14:paraId="046DDF10" w14:textId="77777777" w:rsidR="00F24F0D" w:rsidRDefault="00F24F0D" w:rsidP="00F24F0D"/>
                  </w:txbxContent>
                </v:textbox>
                <w10:wrap type="tight"/>
              </v:shape>
            </w:pict>
          </mc:Fallback>
        </mc:AlternateContent>
      </w:r>
    </w:p>
    <w:p w14:paraId="4352B5BC" w14:textId="7E200184" w:rsidR="002F361A" w:rsidRDefault="002F361A" w:rsidP="00C52DB2">
      <w:pPr>
        <w:ind w:firstLine="720"/>
        <w:rPr>
          <w:rFonts w:ascii="Times New Roman" w:hAnsi="Times New Roman" w:cs="Times New Roman"/>
        </w:rPr>
      </w:pPr>
    </w:p>
    <w:p w14:paraId="0235414A" w14:textId="7B5F58C5" w:rsidR="009B4769" w:rsidRPr="00D057AD" w:rsidRDefault="00616AD3" w:rsidP="00D057AD">
      <w:pPr>
        <w:pStyle w:val="Heading1"/>
      </w:pPr>
      <w:r w:rsidRPr="00D057AD">
        <w:t>Discussion</w:t>
      </w:r>
    </w:p>
    <w:p w14:paraId="46DBA802" w14:textId="6B89204C" w:rsidR="00B42E04" w:rsidRPr="009D039A" w:rsidRDefault="00C72A22" w:rsidP="00C52DB2">
      <w:pPr>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382B6D">
        <w:rPr>
          <w:rFonts w:ascii="Times New Roman" w:hAnsi="Times New Roman" w:cs="Times New Roman"/>
        </w:rPr>
        <w:t>a</w:t>
      </w:r>
      <w:r>
        <w:rPr>
          <w:rFonts w:ascii="Times New Roman" w:hAnsi="Times New Roman" w:cs="Times New Roman"/>
        </w:rPr>
        <w:t xml:space="preserve"> </w:t>
      </w:r>
      <w:r w:rsidR="00382B6D">
        <w:rPr>
          <w:rFonts w:ascii="Times New Roman" w:hAnsi="Times New Roman" w:cs="Times New Roman"/>
        </w:rPr>
        <w:t xml:space="preserve">high fat, high sucrose diet </w:t>
      </w:r>
      <w:r>
        <w:rPr>
          <w:rFonts w:ascii="Times New Roman" w:hAnsi="Times New Roman" w:cs="Times New Roman"/>
        </w:rPr>
        <w:t xml:space="preserve">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8976C8">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8976C8">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429BCAF6" w:rsidR="00347F2F" w:rsidRDefault="002275DB" w:rsidP="00C52DB2">
      <w:pPr>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CF246B">
        <w:rPr>
          <w:rFonts w:ascii="Times New Roman" w:hAnsi="Times New Roman" w:cs="Times New Roman"/>
        </w:rPr>
        <w:t>,</w:t>
      </w:r>
      <w:r w:rsidR="00645731">
        <w:rPr>
          <w:rFonts w:ascii="Times New Roman" w:hAnsi="Times New Roman" w:cs="Times New Roman"/>
        </w:rPr>
        <w:t xml:space="preserve"> but females can </w:t>
      </w:r>
      <w:r w:rsidR="00382B6D">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478C8655" w:rsidR="0039726D" w:rsidRDefault="0025621A" w:rsidP="00C52DB2">
      <w:pPr>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F246B">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xml:space="preserve">, but not insulin </w:t>
      </w:r>
      <w:r w:rsidR="00382B6D">
        <w:rPr>
          <w:rFonts w:ascii="Times New Roman" w:hAnsi="Times New Roman" w:cs="Times New Roman"/>
        </w:rPr>
        <w:t>resistance</w:t>
      </w:r>
      <w:r w:rsidR="0039726D">
        <w:rPr>
          <w:rFonts w:ascii="Times New Roman" w:hAnsi="Times New Roman" w:cs="Times New Roman"/>
        </w:rPr>
        <w:t xml:space="preserve">. </w:t>
      </w:r>
    </w:p>
    <w:p w14:paraId="564AE91C" w14:textId="11284929" w:rsidR="00037B00" w:rsidRDefault="005B1652" w:rsidP="00C52DB2">
      <w:pPr>
        <w:ind w:firstLine="720"/>
        <w:rPr>
          <w:rFonts w:ascii="Times New Roman" w:hAnsi="Times New Roman" w:cs="Times New Roman"/>
        </w:rPr>
      </w:pPr>
      <w:r>
        <w:rPr>
          <w:rFonts w:ascii="Times New Roman" w:hAnsi="Times New Roman" w:cs="Times New Roman"/>
        </w:rPr>
        <w:lastRenderedPageBreak/>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382B6D">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w:t>
      </w:r>
      <w:r w:rsidR="00382B6D">
        <w:rPr>
          <w:rFonts w:ascii="Times New Roman" w:hAnsi="Times New Roman" w:cs="Times New Roman"/>
        </w:rPr>
        <w:t xml:space="preserve">with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F246B">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518B5713" w14:textId="6998620B" w:rsidR="00CF246B" w:rsidRPr="00037B00" w:rsidRDefault="00CF246B" w:rsidP="00C52DB2">
      <w:pPr>
        <w:ind w:firstLine="720"/>
        <w:rPr>
          <w:rFonts w:ascii="Times New Roman" w:hAnsi="Times New Roman" w:cs="Times New Roman"/>
        </w:rPr>
      </w:pPr>
      <w:r>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and trends of lower insulin secretion in male eTRF offspring in adulthood, we did not evaluate islet size or beta cell mass to determine the mechanism driving the worsening of glucose tolerance in adulthood.</w:t>
      </w:r>
    </w:p>
    <w:p w14:paraId="7935A130" w14:textId="7736DAEC" w:rsidR="008F68D0" w:rsidRDefault="008F68D0" w:rsidP="00C52DB2">
      <w:pPr>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382B6D">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sidR="00382B6D">
        <w:rPr>
          <w:rFonts w:ascii="Times New Roman" w:hAnsi="Times New Roman" w:cs="Times New Roman"/>
        </w:rPr>
        <w:t xml:space="preserve"> is a strength</w:t>
      </w:r>
      <w:r>
        <w:rPr>
          <w:rFonts w:ascii="Times New Roman" w:hAnsi="Times New Roman" w:cs="Times New Roman"/>
        </w:rPr>
        <w:t>.</w:t>
      </w:r>
    </w:p>
    <w:p w14:paraId="631516B0" w14:textId="3FA3FCDC" w:rsidR="0088283B" w:rsidRDefault="00344222" w:rsidP="00C52DB2">
      <w:pPr>
        <w:ind w:firstLine="720"/>
        <w:rPr>
          <w:rFonts w:ascii="Times New Roman" w:hAnsi="Times New Roman" w:cs="Times New Roman"/>
        </w:rPr>
      </w:pPr>
      <w:r>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4230D433" w:rsidR="007E0D47" w:rsidRPr="00D057AD" w:rsidRDefault="00616AD3" w:rsidP="00D057AD">
      <w:pPr>
        <w:pStyle w:val="Heading1"/>
      </w:pPr>
      <w:r w:rsidRPr="00D057AD">
        <w:t>Conclusion</w:t>
      </w:r>
    </w:p>
    <w:p w14:paraId="2016B21E" w14:textId="43463CDB" w:rsidR="00B90A21" w:rsidRDefault="008C4511" w:rsidP="00C52DB2">
      <w:pPr>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612BD500" w:rsidR="00616AD3" w:rsidRDefault="00616AD3" w:rsidP="00C52DB2">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184B8C">
      <w:pPr>
        <w:pStyle w:val="Heading1"/>
      </w:pPr>
      <w:r w:rsidRPr="00BB1408">
        <w:lastRenderedPageBreak/>
        <w:t>References</w:t>
      </w:r>
    </w:p>
    <w:p w14:paraId="3758AD3E" w14:textId="77777777" w:rsidR="00DC4B11" w:rsidRPr="00B474E7" w:rsidRDefault="00ED57DF" w:rsidP="00DC4B11">
      <w:pPr>
        <w:pStyle w:val="Bibliography"/>
        <w:rPr>
          <w:rFonts w:ascii="Times New Roman" w:hAnsi="Times New Roman" w:cs="Times New Roman"/>
        </w:rPr>
      </w:pPr>
      <w:r w:rsidRPr="00B474E7">
        <w:rPr>
          <w:rFonts w:ascii="Times New Roman" w:hAnsi="Times New Roman" w:cs="Times New Roman"/>
        </w:rPr>
        <w:fldChar w:fldCharType="begin"/>
      </w:r>
      <w:r w:rsidR="00DC4B11" w:rsidRPr="00B474E7">
        <w:rPr>
          <w:rFonts w:ascii="Times New Roman" w:hAnsi="Times New Roman" w:cs="Times New Roman"/>
        </w:rPr>
        <w:instrText xml:space="preserve"> ADDIN ZOTERO_BIBL {"uncited":[],"omitted":[],"custom":[]} CSL_BIBLIOGRAPHY </w:instrText>
      </w:r>
      <w:r w:rsidRPr="00B474E7">
        <w:rPr>
          <w:rFonts w:ascii="Times New Roman" w:hAnsi="Times New Roman" w:cs="Times New Roman"/>
        </w:rPr>
        <w:fldChar w:fldCharType="separate"/>
      </w:r>
      <w:r w:rsidR="00DC4B11" w:rsidRPr="00B474E7">
        <w:rPr>
          <w:rFonts w:ascii="Times New Roman" w:hAnsi="Times New Roman" w:cs="Times New Roman"/>
        </w:rPr>
        <w:t xml:space="preserve">1. </w:t>
      </w:r>
      <w:r w:rsidR="00DC4B11" w:rsidRPr="00B474E7">
        <w:rPr>
          <w:rFonts w:ascii="Times New Roman" w:hAnsi="Times New Roman" w:cs="Times New Roman"/>
        </w:rPr>
        <w:tab/>
        <w:t xml:space="preserve">Manoogian ENC, Panda S. Circadian rhythms, time-restricted feeding, and healthy aging. </w:t>
      </w:r>
      <w:r w:rsidR="00DC4B11" w:rsidRPr="00B474E7">
        <w:rPr>
          <w:rFonts w:ascii="Times New Roman" w:hAnsi="Times New Roman" w:cs="Times New Roman"/>
          <w:i/>
          <w:iCs/>
        </w:rPr>
        <w:t>Ageing Research Reviews</w:t>
      </w:r>
      <w:r w:rsidR="00DC4B11" w:rsidRPr="00B474E7">
        <w:rPr>
          <w:rFonts w:ascii="Times New Roman" w:hAnsi="Times New Roman" w:cs="Times New Roman"/>
        </w:rPr>
        <w:t xml:space="preserve"> 2017;39:59–67.</w:t>
      </w:r>
    </w:p>
    <w:p w14:paraId="5FFAFD2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 </w:t>
      </w:r>
      <w:r w:rsidRPr="00B474E7">
        <w:rPr>
          <w:rFonts w:ascii="Times New Roman" w:hAnsi="Times New Roman" w:cs="Times New Roman"/>
        </w:rPr>
        <w:tab/>
        <w:t xml:space="preserve">International Food Information Council. </w:t>
      </w:r>
      <w:r w:rsidRPr="00B474E7">
        <w:rPr>
          <w:rFonts w:ascii="Times New Roman" w:hAnsi="Times New Roman" w:cs="Times New Roman"/>
          <w:i/>
          <w:iCs/>
        </w:rPr>
        <w:t>2020 Food &amp; Health Survey</w:t>
      </w:r>
      <w:r w:rsidRPr="00B474E7">
        <w:rPr>
          <w:rFonts w:ascii="Times New Roman" w:hAnsi="Times New Roman" w:cs="Times New Roman"/>
        </w:rPr>
        <w:t>. 2020.</w:t>
      </w:r>
    </w:p>
    <w:p w14:paraId="3ACE0AD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 </w:t>
      </w:r>
      <w:r w:rsidRPr="00B474E7">
        <w:rPr>
          <w:rFonts w:ascii="Times New Roman" w:hAnsi="Times New Roman" w:cs="Times New Roman"/>
        </w:rPr>
        <w:tab/>
        <w:t xml:space="preserve">Flanagan EW, Kebbe M, Sparks JR, Redman LM. Assessment of Eating Behaviors and Perceptions of Time-Restricted Eating During Pregnancy. </w:t>
      </w:r>
      <w:r w:rsidRPr="00B474E7">
        <w:rPr>
          <w:rFonts w:ascii="Times New Roman" w:hAnsi="Times New Roman" w:cs="Times New Roman"/>
          <w:i/>
          <w:iCs/>
        </w:rPr>
        <w:t>The Journal of Nutrition</w:t>
      </w:r>
      <w:r w:rsidRPr="00B474E7">
        <w:rPr>
          <w:rFonts w:ascii="Times New Roman" w:hAnsi="Times New Roman" w:cs="Times New Roman"/>
        </w:rPr>
        <w:t xml:space="preserve"> 2022;152:475–483.</w:t>
      </w:r>
    </w:p>
    <w:p w14:paraId="0D82E6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 </w:t>
      </w:r>
      <w:r w:rsidRPr="00B474E7">
        <w:rPr>
          <w:rFonts w:ascii="Times New Roman" w:hAnsi="Times New Roman" w:cs="Times New Roman"/>
        </w:rPr>
        <w:tab/>
        <w:t xml:space="preserve">Glazier JD, Hayes DJL, Hussain S, </w:t>
      </w:r>
      <w:r w:rsidRPr="00B474E7">
        <w:rPr>
          <w:rFonts w:ascii="Times New Roman" w:hAnsi="Times New Roman" w:cs="Times New Roman"/>
          <w:i/>
          <w:iCs/>
        </w:rPr>
        <w:t>et al.</w:t>
      </w:r>
      <w:r w:rsidRPr="00B474E7">
        <w:rPr>
          <w:rFonts w:ascii="Times New Roman" w:hAnsi="Times New Roman" w:cs="Times New Roman"/>
        </w:rPr>
        <w:t xml:space="preserve"> The effect of Ramadan fasting during pregnancy on perinatal outcomes: a systematic review and meta-analysis. </w:t>
      </w:r>
      <w:r w:rsidRPr="00B474E7">
        <w:rPr>
          <w:rFonts w:ascii="Times New Roman" w:hAnsi="Times New Roman" w:cs="Times New Roman"/>
          <w:i/>
          <w:iCs/>
        </w:rPr>
        <w:t>BMC Pregnancy Childbirth</w:t>
      </w:r>
      <w:r w:rsidRPr="00B474E7">
        <w:rPr>
          <w:rFonts w:ascii="Times New Roman" w:hAnsi="Times New Roman" w:cs="Times New Roman"/>
        </w:rPr>
        <w:t xml:space="preserve"> 2018;18.</w:t>
      </w:r>
    </w:p>
    <w:p w14:paraId="71C6E5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5. </w:t>
      </w:r>
      <w:r w:rsidRPr="00B474E7">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B474E7">
        <w:rPr>
          <w:rFonts w:ascii="Times New Roman" w:hAnsi="Times New Roman" w:cs="Times New Roman"/>
          <w:i/>
          <w:iCs/>
        </w:rPr>
        <w:t>Int J Environ Res Public Health</w:t>
      </w:r>
      <w:r w:rsidRPr="00B474E7">
        <w:rPr>
          <w:rFonts w:ascii="Times New Roman" w:hAnsi="Times New Roman" w:cs="Times New Roman"/>
        </w:rPr>
        <w:t xml:space="preserve"> 2020;17:9379.</w:t>
      </w:r>
    </w:p>
    <w:p w14:paraId="766B0C8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6. </w:t>
      </w:r>
      <w:r w:rsidRPr="00B474E7">
        <w:rPr>
          <w:rFonts w:ascii="Times New Roman" w:hAnsi="Times New Roman" w:cs="Times New Roman"/>
        </w:rPr>
        <w:tab/>
        <w:t xml:space="preserve">Upadhyay A, Sinha RA, Kumar A, Godbole MM. Time-restricted feeding ameliorates maternal high-fat diet-induced fetal lung injury. </w:t>
      </w:r>
      <w:r w:rsidRPr="00B474E7">
        <w:rPr>
          <w:rFonts w:ascii="Times New Roman" w:hAnsi="Times New Roman" w:cs="Times New Roman"/>
          <w:i/>
          <w:iCs/>
        </w:rPr>
        <w:t>Experimental and Molecular Pathology</w:t>
      </w:r>
      <w:r w:rsidRPr="00B474E7">
        <w:rPr>
          <w:rFonts w:ascii="Times New Roman" w:hAnsi="Times New Roman" w:cs="Times New Roman"/>
        </w:rPr>
        <w:t xml:space="preserve"> 2020;114:104413.</w:t>
      </w:r>
    </w:p>
    <w:p w14:paraId="03CC076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7. </w:t>
      </w:r>
      <w:r w:rsidRPr="00B474E7">
        <w:rPr>
          <w:rFonts w:ascii="Times New Roman" w:hAnsi="Times New Roman" w:cs="Times New Roman"/>
        </w:rPr>
        <w:tab/>
        <w:t xml:space="preserve">Upadhyay A, Anjum B, Godbole NM, </w:t>
      </w:r>
      <w:r w:rsidRPr="00B474E7">
        <w:rPr>
          <w:rFonts w:ascii="Times New Roman" w:hAnsi="Times New Roman" w:cs="Times New Roman"/>
          <w:i/>
          <w:iCs/>
        </w:rPr>
        <w:t>et al.</w:t>
      </w:r>
      <w:r w:rsidRPr="00B474E7">
        <w:rPr>
          <w:rFonts w:ascii="Times New Roman" w:hAnsi="Times New Roman" w:cs="Times New Roman"/>
        </w:rPr>
        <w:t xml:space="preserve"> Time-restricted feeding reduces high-fat diet associated placental inflammation and limits adverse effects on fetal organ development. </w:t>
      </w:r>
      <w:r w:rsidRPr="00B474E7">
        <w:rPr>
          <w:rFonts w:ascii="Times New Roman" w:hAnsi="Times New Roman" w:cs="Times New Roman"/>
          <w:i/>
          <w:iCs/>
        </w:rPr>
        <w:t>Biochemical and Biophysical Research Communications</w:t>
      </w:r>
      <w:r w:rsidRPr="00B474E7">
        <w:rPr>
          <w:rFonts w:ascii="Times New Roman" w:hAnsi="Times New Roman" w:cs="Times New Roman"/>
        </w:rPr>
        <w:t xml:space="preserve"> 2019;514:415–421.</w:t>
      </w:r>
    </w:p>
    <w:p w14:paraId="454415F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8. </w:t>
      </w:r>
      <w:r w:rsidRPr="00B474E7">
        <w:rPr>
          <w:rFonts w:ascii="Times New Roman" w:hAnsi="Times New Roman" w:cs="Times New Roman"/>
        </w:rPr>
        <w:tab/>
        <w:t xml:space="preserve">Cienfuegos S, Gabel K, Kalam F, </w:t>
      </w:r>
      <w:r w:rsidRPr="00B474E7">
        <w:rPr>
          <w:rFonts w:ascii="Times New Roman" w:hAnsi="Times New Roman" w:cs="Times New Roman"/>
          <w:i/>
          <w:iCs/>
        </w:rPr>
        <w:t>et al.</w:t>
      </w:r>
      <w:r w:rsidRPr="00B474E7">
        <w:rPr>
          <w:rFonts w:ascii="Times New Roman" w:hAnsi="Times New Roman" w:cs="Times New Roman"/>
        </w:rPr>
        <w:t xml:space="preserve"> Effects of 4- and 6-h Time-Restricted Feeding on Weight and Cardiometabolic Health: A Randomized Controlled Trial in Adults with Obesity. </w:t>
      </w:r>
      <w:r w:rsidRPr="00B474E7">
        <w:rPr>
          <w:rFonts w:ascii="Times New Roman" w:hAnsi="Times New Roman" w:cs="Times New Roman"/>
          <w:i/>
          <w:iCs/>
        </w:rPr>
        <w:t>Cell Metabolism</w:t>
      </w:r>
      <w:r w:rsidRPr="00B474E7">
        <w:rPr>
          <w:rFonts w:ascii="Times New Roman" w:hAnsi="Times New Roman" w:cs="Times New Roman"/>
        </w:rPr>
        <w:t xml:space="preserve"> 2020;32:366-378.e3.</w:t>
      </w:r>
    </w:p>
    <w:p w14:paraId="600A8222"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9. </w:t>
      </w:r>
      <w:r w:rsidRPr="00B474E7">
        <w:rPr>
          <w:rFonts w:ascii="Times New Roman" w:hAnsi="Times New Roman" w:cs="Times New Roman"/>
        </w:rPr>
        <w:tab/>
        <w:t xml:space="preserve">Gabel K, Hoddy KK, Haggerty N, </w:t>
      </w:r>
      <w:r w:rsidRPr="00B474E7">
        <w:rPr>
          <w:rFonts w:ascii="Times New Roman" w:hAnsi="Times New Roman" w:cs="Times New Roman"/>
          <w:i/>
          <w:iCs/>
        </w:rPr>
        <w:t>et al.</w:t>
      </w:r>
      <w:r w:rsidRPr="00B474E7">
        <w:rPr>
          <w:rFonts w:ascii="Times New Roman" w:hAnsi="Times New Roman" w:cs="Times New Roman"/>
        </w:rPr>
        <w:t xml:space="preserve"> Effects of 8-hour time restricted feeding on body weight and metabolic disease risk factors in obese adults: A pilot study. </w:t>
      </w:r>
      <w:r w:rsidRPr="00B474E7">
        <w:rPr>
          <w:rFonts w:ascii="Times New Roman" w:hAnsi="Times New Roman" w:cs="Times New Roman"/>
          <w:i/>
          <w:iCs/>
        </w:rPr>
        <w:t>Nutr Healthy Aging</w:t>
      </w:r>
      <w:r w:rsidRPr="00B474E7">
        <w:rPr>
          <w:rFonts w:ascii="Times New Roman" w:hAnsi="Times New Roman" w:cs="Times New Roman"/>
        </w:rPr>
        <w:t xml:space="preserve"> 2018;4:345–353.</w:t>
      </w:r>
    </w:p>
    <w:p w14:paraId="0E2F4C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0. </w:t>
      </w:r>
      <w:r w:rsidRPr="00B474E7">
        <w:rPr>
          <w:rFonts w:ascii="Times New Roman" w:hAnsi="Times New Roman" w:cs="Times New Roman"/>
        </w:rPr>
        <w:tab/>
        <w:t xml:space="preserve">Gill S, Panda S. A smartphone app reveals erratic diurnal eating patterns in humans that can be modulated for health benefits. </w:t>
      </w:r>
      <w:r w:rsidRPr="00B474E7">
        <w:rPr>
          <w:rFonts w:ascii="Times New Roman" w:hAnsi="Times New Roman" w:cs="Times New Roman"/>
          <w:i/>
          <w:iCs/>
        </w:rPr>
        <w:t>Cell Metab</w:t>
      </w:r>
      <w:r w:rsidRPr="00B474E7">
        <w:rPr>
          <w:rFonts w:ascii="Times New Roman" w:hAnsi="Times New Roman" w:cs="Times New Roman"/>
        </w:rPr>
        <w:t xml:space="preserve"> 2015;22:789–798.</w:t>
      </w:r>
    </w:p>
    <w:p w14:paraId="47932DD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1. </w:t>
      </w:r>
      <w:r w:rsidRPr="00B474E7">
        <w:rPr>
          <w:rFonts w:ascii="Times New Roman" w:hAnsi="Times New Roman" w:cs="Times New Roman"/>
        </w:rPr>
        <w:tab/>
        <w:t xml:space="preserve">Moro T, Tinsley G, Bianco A, </w:t>
      </w:r>
      <w:r w:rsidRPr="00B474E7">
        <w:rPr>
          <w:rFonts w:ascii="Times New Roman" w:hAnsi="Times New Roman" w:cs="Times New Roman"/>
          <w:i/>
          <w:iCs/>
        </w:rPr>
        <w:t>et al.</w:t>
      </w:r>
      <w:r w:rsidRPr="00B474E7">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B474E7">
        <w:rPr>
          <w:rFonts w:ascii="Times New Roman" w:hAnsi="Times New Roman" w:cs="Times New Roman"/>
          <w:i/>
          <w:iCs/>
        </w:rPr>
        <w:t>J Transl Med</w:t>
      </w:r>
      <w:r w:rsidRPr="00B474E7">
        <w:rPr>
          <w:rFonts w:ascii="Times New Roman" w:hAnsi="Times New Roman" w:cs="Times New Roman"/>
        </w:rPr>
        <w:t xml:space="preserve"> 2016;14:290.</w:t>
      </w:r>
    </w:p>
    <w:p w14:paraId="7453495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2. </w:t>
      </w:r>
      <w:r w:rsidRPr="00B474E7">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B474E7">
        <w:rPr>
          <w:rFonts w:ascii="Times New Roman" w:hAnsi="Times New Roman" w:cs="Times New Roman"/>
          <w:i/>
          <w:iCs/>
        </w:rPr>
        <w:t>Journal of Nutritional Science</w:t>
      </w:r>
      <w:r w:rsidRPr="00B474E7">
        <w:rPr>
          <w:rFonts w:ascii="Times New Roman" w:hAnsi="Times New Roman" w:cs="Times New Roman"/>
        </w:rPr>
        <w:t xml:space="preserve"> 2018;7.</w:t>
      </w:r>
    </w:p>
    <w:p w14:paraId="3A3117B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3. </w:t>
      </w:r>
      <w:r w:rsidRPr="00B474E7">
        <w:rPr>
          <w:rFonts w:ascii="Times New Roman" w:hAnsi="Times New Roman" w:cs="Times New Roman"/>
        </w:rPr>
        <w:tab/>
        <w:t xml:space="preserve">Lowe DA, Wu N, Rohdin-Bibby L, </w:t>
      </w:r>
      <w:r w:rsidRPr="00B474E7">
        <w:rPr>
          <w:rFonts w:ascii="Times New Roman" w:hAnsi="Times New Roman" w:cs="Times New Roman"/>
          <w:i/>
          <w:iCs/>
        </w:rPr>
        <w:t>et al.</w:t>
      </w:r>
      <w:r w:rsidRPr="00B474E7">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B474E7">
        <w:rPr>
          <w:rFonts w:ascii="Times New Roman" w:hAnsi="Times New Roman" w:cs="Times New Roman"/>
          <w:i/>
          <w:iCs/>
        </w:rPr>
        <w:t>JAMA Intern Med</w:t>
      </w:r>
      <w:r w:rsidRPr="00B474E7">
        <w:rPr>
          <w:rFonts w:ascii="Times New Roman" w:hAnsi="Times New Roman" w:cs="Times New Roman"/>
        </w:rPr>
        <w:t xml:space="preserve"> 2020.</w:t>
      </w:r>
    </w:p>
    <w:p w14:paraId="0868DA8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14. </w:t>
      </w:r>
      <w:r w:rsidRPr="00B474E7">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B474E7">
        <w:rPr>
          <w:rFonts w:ascii="Times New Roman" w:hAnsi="Times New Roman" w:cs="Times New Roman"/>
          <w:i/>
          <w:iCs/>
        </w:rPr>
        <w:t>Cell Metabolism</w:t>
      </w:r>
      <w:r w:rsidRPr="00B474E7">
        <w:rPr>
          <w:rFonts w:ascii="Times New Roman" w:hAnsi="Times New Roman" w:cs="Times New Roman"/>
        </w:rPr>
        <w:t xml:space="preserve"> 2018;27:1212-1221.e3.</w:t>
      </w:r>
    </w:p>
    <w:p w14:paraId="3993FBE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5. </w:t>
      </w:r>
      <w:r w:rsidRPr="00B474E7">
        <w:rPr>
          <w:rFonts w:ascii="Times New Roman" w:hAnsi="Times New Roman" w:cs="Times New Roman"/>
        </w:rPr>
        <w:tab/>
        <w:t xml:space="preserve">Hutchison AT, Regmi P, Manoogian ENC, </w:t>
      </w:r>
      <w:r w:rsidRPr="00B474E7">
        <w:rPr>
          <w:rFonts w:ascii="Times New Roman" w:hAnsi="Times New Roman" w:cs="Times New Roman"/>
          <w:i/>
          <w:iCs/>
        </w:rPr>
        <w:t>et al.</w:t>
      </w:r>
      <w:r w:rsidRPr="00B474E7">
        <w:rPr>
          <w:rFonts w:ascii="Times New Roman" w:hAnsi="Times New Roman" w:cs="Times New Roman"/>
        </w:rPr>
        <w:t xml:space="preserve"> Time-Restricted Feeding Improves Glucose Tolerance in Men at Risk for Type 2 Diabetes: A Randomized Crossover Trial. </w:t>
      </w:r>
      <w:r w:rsidRPr="00B474E7">
        <w:rPr>
          <w:rFonts w:ascii="Times New Roman" w:hAnsi="Times New Roman" w:cs="Times New Roman"/>
          <w:i/>
          <w:iCs/>
        </w:rPr>
        <w:t>Obesity</w:t>
      </w:r>
      <w:r w:rsidRPr="00B474E7">
        <w:rPr>
          <w:rFonts w:ascii="Times New Roman" w:hAnsi="Times New Roman" w:cs="Times New Roman"/>
        </w:rPr>
        <w:t xml:space="preserve"> 2019;27:724–732.</w:t>
      </w:r>
    </w:p>
    <w:p w14:paraId="7D32BF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6. </w:t>
      </w:r>
      <w:r w:rsidRPr="00B474E7">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B474E7">
        <w:rPr>
          <w:rFonts w:ascii="Times New Roman" w:hAnsi="Times New Roman" w:cs="Times New Roman"/>
          <w:i/>
          <w:iCs/>
        </w:rPr>
        <w:t>Nutrients</w:t>
      </w:r>
      <w:r w:rsidRPr="00B474E7">
        <w:rPr>
          <w:rFonts w:ascii="Times New Roman" w:hAnsi="Times New Roman" w:cs="Times New Roman"/>
        </w:rPr>
        <w:t xml:space="preserve"> 2019;11:1234.</w:t>
      </w:r>
    </w:p>
    <w:p w14:paraId="1EDF01C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7. </w:t>
      </w:r>
      <w:r w:rsidRPr="00B474E7">
        <w:rPr>
          <w:rFonts w:ascii="Times New Roman" w:hAnsi="Times New Roman" w:cs="Times New Roman"/>
        </w:rPr>
        <w:tab/>
        <w:t xml:space="preserve">Wilkinson MJ, Manoogian ENC, Zadourian A, </w:t>
      </w:r>
      <w:r w:rsidRPr="00B474E7">
        <w:rPr>
          <w:rFonts w:ascii="Times New Roman" w:hAnsi="Times New Roman" w:cs="Times New Roman"/>
          <w:i/>
          <w:iCs/>
        </w:rPr>
        <w:t>et al.</w:t>
      </w:r>
      <w:r w:rsidRPr="00B474E7">
        <w:rPr>
          <w:rFonts w:ascii="Times New Roman" w:hAnsi="Times New Roman" w:cs="Times New Roman"/>
        </w:rPr>
        <w:t xml:space="preserve"> Ten-Hour Time-Restricted Eating Reduces Weight, Blood Pressure, and Atherogenic Lipids in Patients with Metabolic Syndrome. </w:t>
      </w:r>
      <w:r w:rsidRPr="00B474E7">
        <w:rPr>
          <w:rFonts w:ascii="Times New Roman" w:hAnsi="Times New Roman" w:cs="Times New Roman"/>
          <w:i/>
          <w:iCs/>
        </w:rPr>
        <w:t>Cell Metab</w:t>
      </w:r>
      <w:r w:rsidRPr="00B474E7">
        <w:rPr>
          <w:rFonts w:ascii="Times New Roman" w:hAnsi="Times New Roman" w:cs="Times New Roman"/>
        </w:rPr>
        <w:t xml:space="preserve"> 2020;31:92-104.e5.</w:t>
      </w:r>
    </w:p>
    <w:p w14:paraId="6C53930B"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8. </w:t>
      </w:r>
      <w:r w:rsidRPr="00B474E7">
        <w:rPr>
          <w:rFonts w:ascii="Times New Roman" w:hAnsi="Times New Roman" w:cs="Times New Roman"/>
        </w:rPr>
        <w:tab/>
        <w:t xml:space="preserve">Boucsein A, Rizwan MZ, Tups A. Hypothalamic leptin sensitivity and health benefits of time-restricted feeding are dependent on the time of day in male mice. </w:t>
      </w:r>
      <w:r w:rsidRPr="00B474E7">
        <w:rPr>
          <w:rFonts w:ascii="Times New Roman" w:hAnsi="Times New Roman" w:cs="Times New Roman"/>
          <w:i/>
          <w:iCs/>
        </w:rPr>
        <w:t>FASEB J</w:t>
      </w:r>
      <w:r w:rsidRPr="00B474E7">
        <w:rPr>
          <w:rFonts w:ascii="Times New Roman" w:hAnsi="Times New Roman" w:cs="Times New Roman"/>
        </w:rPr>
        <w:t xml:space="preserve"> 2019;33:12175–12187.</w:t>
      </w:r>
    </w:p>
    <w:p w14:paraId="5D3CFAD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9. </w:t>
      </w:r>
      <w:r w:rsidRPr="00B474E7">
        <w:rPr>
          <w:rFonts w:ascii="Times New Roman" w:hAnsi="Times New Roman" w:cs="Times New Roman"/>
        </w:rPr>
        <w:tab/>
        <w:t xml:space="preserve">Chaix A, Zarrinpar A, Miu P, Panda S. Time-restricted feeding is a preventative and therapeutic intervention against diverse nutritional challenges. </w:t>
      </w:r>
      <w:r w:rsidRPr="00B474E7">
        <w:rPr>
          <w:rFonts w:ascii="Times New Roman" w:hAnsi="Times New Roman" w:cs="Times New Roman"/>
          <w:i/>
          <w:iCs/>
        </w:rPr>
        <w:t>Cell Metab</w:t>
      </w:r>
      <w:r w:rsidRPr="00B474E7">
        <w:rPr>
          <w:rFonts w:ascii="Times New Roman" w:hAnsi="Times New Roman" w:cs="Times New Roman"/>
        </w:rPr>
        <w:t xml:space="preserve"> 2014;20:991–1005.</w:t>
      </w:r>
    </w:p>
    <w:p w14:paraId="076FEF0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0. </w:t>
      </w:r>
      <w:r w:rsidRPr="00B474E7">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B474E7">
        <w:rPr>
          <w:rFonts w:ascii="Times New Roman" w:hAnsi="Times New Roman" w:cs="Times New Roman"/>
          <w:i/>
          <w:iCs/>
        </w:rPr>
        <w:t>Metabolism</w:t>
      </w:r>
      <w:r w:rsidRPr="00B474E7">
        <w:rPr>
          <w:rFonts w:ascii="Times New Roman" w:hAnsi="Times New Roman" w:cs="Times New Roman"/>
        </w:rPr>
        <w:t xml:space="preserve"> 2016;65:1743–1754.</w:t>
      </w:r>
    </w:p>
    <w:p w14:paraId="6C31F97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1. </w:t>
      </w:r>
      <w:r w:rsidRPr="00B474E7">
        <w:rPr>
          <w:rFonts w:ascii="Times New Roman" w:hAnsi="Times New Roman" w:cs="Times New Roman"/>
        </w:rPr>
        <w:tab/>
        <w:t xml:space="preserve">Das M, Ellies LG, Kumar D, </w:t>
      </w:r>
      <w:r w:rsidRPr="00B474E7">
        <w:rPr>
          <w:rFonts w:ascii="Times New Roman" w:hAnsi="Times New Roman" w:cs="Times New Roman"/>
          <w:i/>
          <w:iCs/>
        </w:rPr>
        <w:t>et al.</w:t>
      </w:r>
      <w:r w:rsidRPr="00B474E7">
        <w:rPr>
          <w:rFonts w:ascii="Times New Roman" w:hAnsi="Times New Roman" w:cs="Times New Roman"/>
        </w:rPr>
        <w:t xml:space="preserve"> Time-restricted feeding normalizes hyperinsulinemia to inhibit breast cancer in obese postmenopausal mouse models. </w:t>
      </w:r>
      <w:r w:rsidRPr="00B474E7">
        <w:rPr>
          <w:rFonts w:ascii="Times New Roman" w:hAnsi="Times New Roman" w:cs="Times New Roman"/>
          <w:i/>
          <w:iCs/>
        </w:rPr>
        <w:t>Nat Commun</w:t>
      </w:r>
      <w:r w:rsidRPr="00B474E7">
        <w:rPr>
          <w:rFonts w:ascii="Times New Roman" w:hAnsi="Times New Roman" w:cs="Times New Roman"/>
        </w:rPr>
        <w:t xml:space="preserve"> 2021;12:565.</w:t>
      </w:r>
    </w:p>
    <w:p w14:paraId="543B67B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2. </w:t>
      </w:r>
      <w:r w:rsidRPr="00B474E7">
        <w:rPr>
          <w:rFonts w:ascii="Times New Roman" w:hAnsi="Times New Roman" w:cs="Times New Roman"/>
        </w:rPr>
        <w:tab/>
        <w:t xml:space="preserve">Hatori M, Vollmers C, Zarrinpar A, </w:t>
      </w:r>
      <w:r w:rsidRPr="00B474E7">
        <w:rPr>
          <w:rFonts w:ascii="Times New Roman" w:hAnsi="Times New Roman" w:cs="Times New Roman"/>
          <w:i/>
          <w:iCs/>
        </w:rPr>
        <w:t>et al.</w:t>
      </w:r>
      <w:r w:rsidRPr="00B474E7">
        <w:rPr>
          <w:rFonts w:ascii="Times New Roman" w:hAnsi="Times New Roman" w:cs="Times New Roman"/>
        </w:rPr>
        <w:t xml:space="preserve"> Time-Restricted Feeding without Reducing Caloric Intake Prevents Metabolic Diseases in Mice Fed a High-Fat Diet. </w:t>
      </w:r>
      <w:r w:rsidRPr="00B474E7">
        <w:rPr>
          <w:rFonts w:ascii="Times New Roman" w:hAnsi="Times New Roman" w:cs="Times New Roman"/>
          <w:i/>
          <w:iCs/>
        </w:rPr>
        <w:t>Cell Metabolism</w:t>
      </w:r>
      <w:r w:rsidRPr="00B474E7">
        <w:rPr>
          <w:rFonts w:ascii="Times New Roman" w:hAnsi="Times New Roman" w:cs="Times New Roman"/>
        </w:rPr>
        <w:t xml:space="preserve"> 2012;15:848–860.</w:t>
      </w:r>
    </w:p>
    <w:p w14:paraId="06061D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3. </w:t>
      </w:r>
      <w:r w:rsidRPr="00B474E7">
        <w:rPr>
          <w:rFonts w:ascii="Times New Roman" w:hAnsi="Times New Roman" w:cs="Times New Roman"/>
        </w:rPr>
        <w:tab/>
        <w:t xml:space="preserve">Sherman H, Genzer Y, Cohen R, Chapnik N, Madar Z, Froy O. Timed high-fat diet resets circadian metabolism and prevents obesity. </w:t>
      </w:r>
      <w:r w:rsidRPr="00B474E7">
        <w:rPr>
          <w:rFonts w:ascii="Times New Roman" w:hAnsi="Times New Roman" w:cs="Times New Roman"/>
          <w:i/>
          <w:iCs/>
        </w:rPr>
        <w:t>FASEB J</w:t>
      </w:r>
      <w:r w:rsidRPr="00B474E7">
        <w:rPr>
          <w:rFonts w:ascii="Times New Roman" w:hAnsi="Times New Roman" w:cs="Times New Roman"/>
        </w:rPr>
        <w:t xml:space="preserve"> 2012;26:3493–3502.</w:t>
      </w:r>
    </w:p>
    <w:p w14:paraId="33A327C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4. </w:t>
      </w:r>
      <w:r w:rsidRPr="00B474E7">
        <w:rPr>
          <w:rFonts w:ascii="Times New Roman" w:hAnsi="Times New Roman" w:cs="Times New Roman"/>
        </w:rPr>
        <w:tab/>
        <w:t xml:space="preserve">She Y, Sun J, Hou P, Fang P, Zhang Z. Time-restricted feeding attenuates gluconeogenic activity through inhibition of PGC-1α expression and activity. </w:t>
      </w:r>
      <w:r w:rsidRPr="00B474E7">
        <w:rPr>
          <w:rFonts w:ascii="Times New Roman" w:hAnsi="Times New Roman" w:cs="Times New Roman"/>
          <w:i/>
          <w:iCs/>
        </w:rPr>
        <w:t>Physiology &amp; Behavior</w:t>
      </w:r>
      <w:r w:rsidRPr="00B474E7">
        <w:rPr>
          <w:rFonts w:ascii="Times New Roman" w:hAnsi="Times New Roman" w:cs="Times New Roman"/>
        </w:rPr>
        <w:t xml:space="preserve"> 2021;231:113313.</w:t>
      </w:r>
    </w:p>
    <w:p w14:paraId="1538CC1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5. </w:t>
      </w:r>
      <w:r w:rsidRPr="00B474E7">
        <w:rPr>
          <w:rFonts w:ascii="Times New Roman" w:hAnsi="Times New Roman" w:cs="Times New Roman"/>
        </w:rPr>
        <w:tab/>
        <w:t>R Core Team. R: A Language and Environment for Statistical Computing. 2021.</w:t>
      </w:r>
    </w:p>
    <w:p w14:paraId="3EFA51F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6. </w:t>
      </w:r>
      <w:r w:rsidRPr="00B474E7">
        <w:rPr>
          <w:rFonts w:ascii="Times New Roman" w:hAnsi="Times New Roman" w:cs="Times New Roman"/>
        </w:rPr>
        <w:tab/>
        <w:t xml:space="preserve">Bates D, Mächler M, Bolker B, Walker S. Fitting Linear Mixed-Effects Models Using lme4. </w:t>
      </w:r>
      <w:r w:rsidRPr="00B474E7">
        <w:rPr>
          <w:rFonts w:ascii="Times New Roman" w:hAnsi="Times New Roman" w:cs="Times New Roman"/>
          <w:i/>
          <w:iCs/>
        </w:rPr>
        <w:t>Journal of Statistical Software</w:t>
      </w:r>
      <w:r w:rsidRPr="00B474E7">
        <w:rPr>
          <w:rFonts w:ascii="Times New Roman" w:hAnsi="Times New Roman" w:cs="Times New Roman"/>
        </w:rPr>
        <w:t xml:space="preserve"> 2015;67:1–48.</w:t>
      </w:r>
    </w:p>
    <w:p w14:paraId="24265E3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7. </w:t>
      </w:r>
      <w:r w:rsidRPr="00B474E7">
        <w:rPr>
          <w:rFonts w:ascii="Times New Roman" w:hAnsi="Times New Roman" w:cs="Times New Roman"/>
        </w:rPr>
        <w:tab/>
        <w:t xml:space="preserve">Woodie LN, Luo Y, Wayne MJ, </w:t>
      </w:r>
      <w:r w:rsidRPr="00B474E7">
        <w:rPr>
          <w:rFonts w:ascii="Times New Roman" w:hAnsi="Times New Roman" w:cs="Times New Roman"/>
          <w:i/>
          <w:iCs/>
        </w:rPr>
        <w:t>et al.</w:t>
      </w:r>
      <w:r w:rsidRPr="00B474E7">
        <w:rPr>
          <w:rFonts w:ascii="Times New Roman" w:hAnsi="Times New Roman" w:cs="Times New Roman"/>
        </w:rPr>
        <w:t xml:space="preserve"> Restricted feeding for 9h in the active period partially abrogates the detrimental metabolic effects of a Western diet with liquid sugar consumption in mice. </w:t>
      </w:r>
      <w:r w:rsidRPr="00B474E7">
        <w:rPr>
          <w:rFonts w:ascii="Times New Roman" w:hAnsi="Times New Roman" w:cs="Times New Roman"/>
          <w:i/>
          <w:iCs/>
        </w:rPr>
        <w:t>Metabolism</w:t>
      </w:r>
      <w:r w:rsidRPr="00B474E7">
        <w:rPr>
          <w:rFonts w:ascii="Times New Roman" w:hAnsi="Times New Roman" w:cs="Times New Roman"/>
        </w:rPr>
        <w:t xml:space="preserve"> 2018;82:1–13.</w:t>
      </w:r>
    </w:p>
    <w:p w14:paraId="6EFA6C9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28. </w:t>
      </w:r>
      <w:r w:rsidRPr="00B474E7">
        <w:rPr>
          <w:rFonts w:ascii="Times New Roman" w:hAnsi="Times New Roman" w:cs="Times New Roman"/>
        </w:rPr>
        <w:tab/>
        <w:t xml:space="preserve">Chaix A, Lin T, Le HD, Chang MW, Panda S. Time-Restricted Feeding Prevents Obesity and Metabolic Syndrome in Mice Lacking a Circadian Clock. </w:t>
      </w:r>
      <w:r w:rsidRPr="00B474E7">
        <w:rPr>
          <w:rFonts w:ascii="Times New Roman" w:hAnsi="Times New Roman" w:cs="Times New Roman"/>
          <w:i/>
          <w:iCs/>
        </w:rPr>
        <w:t>Cell Metabolism</w:t>
      </w:r>
      <w:r w:rsidRPr="00B474E7">
        <w:rPr>
          <w:rFonts w:ascii="Times New Roman" w:hAnsi="Times New Roman" w:cs="Times New Roman"/>
        </w:rPr>
        <w:t xml:space="preserve"> 2019;29:303-319.e4.</w:t>
      </w:r>
    </w:p>
    <w:p w14:paraId="1825485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9. </w:t>
      </w:r>
      <w:r w:rsidRPr="00B474E7">
        <w:rPr>
          <w:rFonts w:ascii="Times New Roman" w:hAnsi="Times New Roman" w:cs="Times New Roman"/>
        </w:rPr>
        <w:tab/>
        <w:t xml:space="preserve">García-Gaytán AC, Miranda-Anaya M, Turrubiate I, </w:t>
      </w:r>
      <w:r w:rsidRPr="00B474E7">
        <w:rPr>
          <w:rFonts w:ascii="Times New Roman" w:hAnsi="Times New Roman" w:cs="Times New Roman"/>
          <w:i/>
          <w:iCs/>
        </w:rPr>
        <w:t>et al.</w:t>
      </w:r>
      <w:r w:rsidRPr="00B474E7">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B474E7">
        <w:rPr>
          <w:rFonts w:ascii="Times New Roman" w:hAnsi="Times New Roman" w:cs="Times New Roman"/>
          <w:i/>
          <w:iCs/>
        </w:rPr>
        <w:t>Sci Rep</w:t>
      </w:r>
      <w:r w:rsidRPr="00B474E7">
        <w:rPr>
          <w:rFonts w:ascii="Times New Roman" w:hAnsi="Times New Roman" w:cs="Times New Roman"/>
        </w:rPr>
        <w:t xml:space="preserve"> 2020;10.</w:t>
      </w:r>
    </w:p>
    <w:p w14:paraId="6955A10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0. </w:t>
      </w:r>
      <w:r w:rsidRPr="00B474E7">
        <w:rPr>
          <w:rFonts w:ascii="Times New Roman" w:hAnsi="Times New Roman" w:cs="Times New Roman"/>
        </w:rPr>
        <w:tab/>
        <w:t xml:space="preserve">Hu D, Mao Y, Xu G, </w:t>
      </w:r>
      <w:r w:rsidRPr="00B474E7">
        <w:rPr>
          <w:rFonts w:ascii="Times New Roman" w:hAnsi="Times New Roman" w:cs="Times New Roman"/>
          <w:i/>
          <w:iCs/>
        </w:rPr>
        <w:t>et al.</w:t>
      </w:r>
      <w:r w:rsidRPr="00B474E7">
        <w:rPr>
          <w:rFonts w:ascii="Times New Roman" w:hAnsi="Times New Roman" w:cs="Times New Roman"/>
        </w:rPr>
        <w:t xml:space="preserve"> Time-restricted feeding causes irreversible metabolic disorders and gut microbiota shift in pediatric mice. </w:t>
      </w:r>
      <w:r w:rsidRPr="00B474E7">
        <w:rPr>
          <w:rFonts w:ascii="Times New Roman" w:hAnsi="Times New Roman" w:cs="Times New Roman"/>
          <w:i/>
          <w:iCs/>
        </w:rPr>
        <w:t>Pediatr Res</w:t>
      </w:r>
      <w:r w:rsidRPr="00B474E7">
        <w:rPr>
          <w:rFonts w:ascii="Times New Roman" w:hAnsi="Times New Roman" w:cs="Times New Roman"/>
        </w:rPr>
        <w:t xml:space="preserve"> 2019;85:518–526.</w:t>
      </w:r>
    </w:p>
    <w:p w14:paraId="150E63F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1. </w:t>
      </w:r>
      <w:r w:rsidRPr="00B474E7">
        <w:rPr>
          <w:rFonts w:ascii="Times New Roman" w:hAnsi="Times New Roman" w:cs="Times New Roman"/>
        </w:rPr>
        <w:tab/>
        <w:t xml:space="preserve">Barker DJ, Gluckman PD, Godfrey KM, Harding JE, Owens JA, Robinson JS. Fetal nutrition and cardiovascular disease in adult life. </w:t>
      </w:r>
      <w:r w:rsidRPr="00B474E7">
        <w:rPr>
          <w:rFonts w:ascii="Times New Roman" w:hAnsi="Times New Roman" w:cs="Times New Roman"/>
          <w:i/>
          <w:iCs/>
        </w:rPr>
        <w:t>Lancet</w:t>
      </w:r>
      <w:r w:rsidRPr="00B474E7">
        <w:rPr>
          <w:rFonts w:ascii="Times New Roman" w:hAnsi="Times New Roman" w:cs="Times New Roman"/>
        </w:rPr>
        <w:t xml:space="preserve"> 1993;341:938–941.</w:t>
      </w:r>
    </w:p>
    <w:p w14:paraId="641D512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2. </w:t>
      </w:r>
      <w:r w:rsidRPr="00B474E7">
        <w:rPr>
          <w:rFonts w:ascii="Times New Roman" w:hAnsi="Times New Roman" w:cs="Times New Roman"/>
        </w:rPr>
        <w:tab/>
        <w:t xml:space="preserve">Alejandro EU, Jo S, Akhaphong B, </w:t>
      </w:r>
      <w:r w:rsidRPr="00B474E7">
        <w:rPr>
          <w:rFonts w:ascii="Times New Roman" w:hAnsi="Times New Roman" w:cs="Times New Roman"/>
          <w:i/>
          <w:iCs/>
        </w:rPr>
        <w:t>et al.</w:t>
      </w:r>
      <w:r w:rsidRPr="00B474E7">
        <w:rPr>
          <w:rFonts w:ascii="Times New Roman" w:hAnsi="Times New Roman" w:cs="Times New Roman"/>
        </w:rPr>
        <w:t xml:space="preserve"> Maternal low-protein diet on the last week of pregnancy contributes to insulin resistance and β-cell dysfunction in the mouse offspring. </w:t>
      </w:r>
      <w:r w:rsidRPr="00B474E7">
        <w:rPr>
          <w:rFonts w:ascii="Times New Roman" w:hAnsi="Times New Roman" w:cs="Times New Roman"/>
          <w:i/>
          <w:iCs/>
        </w:rPr>
        <w:t>Am J Physiol Regul Integr Comp Physiol</w:t>
      </w:r>
      <w:r w:rsidRPr="00B474E7">
        <w:rPr>
          <w:rFonts w:ascii="Times New Roman" w:hAnsi="Times New Roman" w:cs="Times New Roman"/>
        </w:rPr>
        <w:t xml:space="preserve"> 2020;319:R485–R496.</w:t>
      </w:r>
    </w:p>
    <w:p w14:paraId="53BED98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3. </w:t>
      </w:r>
      <w:r w:rsidRPr="00B474E7">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B474E7">
        <w:rPr>
          <w:rFonts w:ascii="Times New Roman" w:hAnsi="Times New Roman" w:cs="Times New Roman"/>
          <w:i/>
          <w:iCs/>
        </w:rPr>
        <w:t>American Journal of Physiology-Regulatory, Integrative and Comparative Physiology</w:t>
      </w:r>
      <w:r w:rsidRPr="00B474E7">
        <w:rPr>
          <w:rFonts w:ascii="Times New Roman" w:hAnsi="Times New Roman" w:cs="Times New Roman"/>
        </w:rPr>
        <w:t xml:space="preserve"> 2010;298:R141–R146.</w:t>
      </w:r>
    </w:p>
    <w:p w14:paraId="5BACB94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4. </w:t>
      </w:r>
      <w:r w:rsidRPr="00B474E7">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B474E7">
        <w:rPr>
          <w:rFonts w:ascii="Times New Roman" w:hAnsi="Times New Roman" w:cs="Times New Roman"/>
          <w:i/>
          <w:iCs/>
        </w:rPr>
        <w:t>PLOS ONE</w:t>
      </w:r>
      <w:r w:rsidRPr="00B474E7">
        <w:rPr>
          <w:rFonts w:ascii="Times New Roman" w:hAnsi="Times New Roman" w:cs="Times New Roman"/>
        </w:rPr>
        <w:t xml:space="preserve"> 2011;6:e25167.</w:t>
      </w:r>
    </w:p>
    <w:p w14:paraId="0C4CEE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5. </w:t>
      </w:r>
      <w:r w:rsidRPr="00B474E7">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B474E7">
        <w:rPr>
          <w:rFonts w:ascii="Times New Roman" w:hAnsi="Times New Roman" w:cs="Times New Roman"/>
          <w:i/>
          <w:iCs/>
        </w:rPr>
        <w:t>Journal of Developmental Origins of Health and Disease</w:t>
      </w:r>
      <w:r w:rsidRPr="00B474E7">
        <w:rPr>
          <w:rFonts w:ascii="Times New Roman" w:hAnsi="Times New Roman" w:cs="Times New Roman"/>
        </w:rPr>
        <w:t xml:space="preserve"> 2019;10:469–478.</w:t>
      </w:r>
    </w:p>
    <w:p w14:paraId="7E71FAA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6. </w:t>
      </w:r>
      <w:r w:rsidRPr="00B474E7">
        <w:rPr>
          <w:rFonts w:ascii="Times New Roman" w:hAnsi="Times New Roman" w:cs="Times New Roman"/>
        </w:rPr>
        <w:tab/>
        <w:t xml:space="preserve">Wang J, Cao M, Zhuo Y, </w:t>
      </w:r>
      <w:r w:rsidRPr="00B474E7">
        <w:rPr>
          <w:rFonts w:ascii="Times New Roman" w:hAnsi="Times New Roman" w:cs="Times New Roman"/>
          <w:i/>
          <w:iCs/>
        </w:rPr>
        <w:t>et al.</w:t>
      </w:r>
      <w:r w:rsidRPr="00B474E7">
        <w:rPr>
          <w:rFonts w:ascii="Times New Roman" w:hAnsi="Times New Roman" w:cs="Times New Roman"/>
        </w:rPr>
        <w:t xml:space="preserve"> Catch-up growth following food restriction exacerbates adulthood glucose intolerance in pigs exposed to intrauterine undernutrition. </w:t>
      </w:r>
      <w:r w:rsidRPr="00B474E7">
        <w:rPr>
          <w:rFonts w:ascii="Times New Roman" w:hAnsi="Times New Roman" w:cs="Times New Roman"/>
          <w:i/>
          <w:iCs/>
        </w:rPr>
        <w:t>Nutrition</w:t>
      </w:r>
      <w:r w:rsidRPr="00B474E7">
        <w:rPr>
          <w:rFonts w:ascii="Times New Roman" w:hAnsi="Times New Roman" w:cs="Times New Roman"/>
        </w:rPr>
        <w:t xml:space="preserve"> 2016;32:1275–1284.</w:t>
      </w:r>
    </w:p>
    <w:p w14:paraId="75AA8E4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7. </w:t>
      </w:r>
      <w:r w:rsidRPr="00B474E7">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B474E7">
        <w:rPr>
          <w:rFonts w:ascii="Times New Roman" w:hAnsi="Times New Roman" w:cs="Times New Roman"/>
          <w:i/>
          <w:iCs/>
        </w:rPr>
        <w:t>PLOS ONE</w:t>
      </w:r>
      <w:r w:rsidRPr="00B474E7">
        <w:rPr>
          <w:rFonts w:ascii="Times New Roman" w:hAnsi="Times New Roman" w:cs="Times New Roman"/>
        </w:rPr>
        <w:t xml:space="preserve"> 2017;12:e0187843.</w:t>
      </w:r>
    </w:p>
    <w:p w14:paraId="2B20DB9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8. </w:t>
      </w:r>
      <w:r w:rsidRPr="00B474E7">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B474E7">
        <w:rPr>
          <w:rFonts w:ascii="Times New Roman" w:hAnsi="Times New Roman" w:cs="Times New Roman"/>
          <w:i/>
          <w:iCs/>
        </w:rPr>
        <w:t>Hypertension</w:t>
      </w:r>
      <w:r w:rsidRPr="00B474E7">
        <w:rPr>
          <w:rFonts w:ascii="Times New Roman" w:hAnsi="Times New Roman" w:cs="Times New Roman"/>
        </w:rPr>
        <w:t xml:space="preserve"> 2019;73:620–629.</w:t>
      </w:r>
    </w:p>
    <w:p w14:paraId="2694E0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9. </w:t>
      </w:r>
      <w:r w:rsidRPr="00B474E7">
        <w:rPr>
          <w:rFonts w:ascii="Times New Roman" w:hAnsi="Times New Roman" w:cs="Times New Roman"/>
        </w:rPr>
        <w:tab/>
        <w:t xml:space="preserve">Jahandideh F, Bourque SL, Armstrong EA, </w:t>
      </w:r>
      <w:r w:rsidRPr="00B474E7">
        <w:rPr>
          <w:rFonts w:ascii="Times New Roman" w:hAnsi="Times New Roman" w:cs="Times New Roman"/>
          <w:i/>
          <w:iCs/>
        </w:rPr>
        <w:t>et al.</w:t>
      </w:r>
      <w:r w:rsidRPr="00B474E7">
        <w:rPr>
          <w:rFonts w:ascii="Times New Roman" w:hAnsi="Times New Roman" w:cs="Times New Roman"/>
        </w:rPr>
        <w:t xml:space="preserve"> Late-pregnancy uterine artery ligation increases susceptibility to postnatal Western diet-induced fat accumulation in adult female offspring. </w:t>
      </w:r>
      <w:r w:rsidRPr="00B474E7">
        <w:rPr>
          <w:rFonts w:ascii="Times New Roman" w:hAnsi="Times New Roman" w:cs="Times New Roman"/>
          <w:i/>
          <w:iCs/>
        </w:rPr>
        <w:t>Sci Rep</w:t>
      </w:r>
      <w:r w:rsidRPr="00B474E7">
        <w:rPr>
          <w:rFonts w:ascii="Times New Roman" w:hAnsi="Times New Roman" w:cs="Times New Roman"/>
        </w:rPr>
        <w:t xml:space="preserve"> 2020;10:6926.</w:t>
      </w:r>
    </w:p>
    <w:p w14:paraId="386F0AB9"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40. </w:t>
      </w:r>
      <w:r w:rsidRPr="00B474E7">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B474E7">
        <w:rPr>
          <w:rFonts w:ascii="Times New Roman" w:hAnsi="Times New Roman" w:cs="Times New Roman"/>
          <w:i/>
          <w:iCs/>
        </w:rPr>
        <w:t>Journal of Hypertension</w:t>
      </w:r>
      <w:r w:rsidRPr="00B474E7">
        <w:rPr>
          <w:rFonts w:ascii="Times New Roman" w:hAnsi="Times New Roman" w:cs="Times New Roman"/>
        </w:rPr>
        <w:t xml:space="preserve"> 1999;17:1239–1248.</w:t>
      </w:r>
    </w:p>
    <w:p w14:paraId="16FB3FF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1. </w:t>
      </w:r>
      <w:r w:rsidRPr="00B474E7">
        <w:rPr>
          <w:rFonts w:ascii="Times New Roman" w:hAnsi="Times New Roman" w:cs="Times New Roman"/>
        </w:rPr>
        <w:tab/>
        <w:t xml:space="preserve">Zhang Q, Xiao X, Zheng J, </w:t>
      </w:r>
      <w:r w:rsidRPr="00B474E7">
        <w:rPr>
          <w:rFonts w:ascii="Times New Roman" w:hAnsi="Times New Roman" w:cs="Times New Roman"/>
          <w:i/>
          <w:iCs/>
        </w:rPr>
        <w:t>et al.</w:t>
      </w:r>
      <w:r w:rsidRPr="00B474E7">
        <w:rPr>
          <w:rFonts w:ascii="Times New Roman" w:hAnsi="Times New Roman" w:cs="Times New Roman"/>
        </w:rPr>
        <w:t xml:space="preserve"> A Maternal High-Fat Diet Induces DNA Methylation Changes That Contribute to Glucose Intolerance in Offspring. </w:t>
      </w:r>
      <w:r w:rsidRPr="00B474E7">
        <w:rPr>
          <w:rFonts w:ascii="Times New Roman" w:hAnsi="Times New Roman" w:cs="Times New Roman"/>
          <w:i/>
          <w:iCs/>
        </w:rPr>
        <w:t>Front Endocrinol (Lausanne)</w:t>
      </w:r>
      <w:r w:rsidRPr="00B474E7">
        <w:rPr>
          <w:rFonts w:ascii="Times New Roman" w:hAnsi="Times New Roman" w:cs="Times New Roman"/>
        </w:rPr>
        <w:t xml:space="preserve"> 2019;10:871.</w:t>
      </w:r>
    </w:p>
    <w:p w14:paraId="3FD28C2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2. </w:t>
      </w:r>
      <w:r w:rsidRPr="00B474E7">
        <w:rPr>
          <w:rFonts w:ascii="Times New Roman" w:hAnsi="Times New Roman" w:cs="Times New Roman"/>
        </w:rPr>
        <w:tab/>
        <w:t xml:space="preserve">Zheng J, Zhang L, Wang Z, Zhang J. Maternal high-fat diet regulates glucose metabolism and pancreatic β cell phenotype in mouse offspring at weaning. </w:t>
      </w:r>
      <w:r w:rsidRPr="00B474E7">
        <w:rPr>
          <w:rFonts w:ascii="Times New Roman" w:hAnsi="Times New Roman" w:cs="Times New Roman"/>
          <w:i/>
          <w:iCs/>
        </w:rPr>
        <w:t>PeerJ</w:t>
      </w:r>
      <w:r w:rsidRPr="00B474E7">
        <w:rPr>
          <w:rFonts w:ascii="Times New Roman" w:hAnsi="Times New Roman" w:cs="Times New Roman"/>
        </w:rPr>
        <w:t xml:space="preserve"> 2020;8:e9407.</w:t>
      </w:r>
    </w:p>
    <w:p w14:paraId="0B5773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3. </w:t>
      </w:r>
      <w:r w:rsidRPr="00B474E7">
        <w:rPr>
          <w:rFonts w:ascii="Times New Roman" w:hAnsi="Times New Roman" w:cs="Times New Roman"/>
        </w:rPr>
        <w:tab/>
        <w:t xml:space="preserve">Boehmer BH, Limesand SW, Rozance PJ. The impact of IUGR on pancreatic islet development and β-cell function. </w:t>
      </w:r>
      <w:r w:rsidRPr="00B474E7">
        <w:rPr>
          <w:rFonts w:ascii="Times New Roman" w:hAnsi="Times New Roman" w:cs="Times New Roman"/>
          <w:i/>
          <w:iCs/>
        </w:rPr>
        <w:t>J Endocrinol</w:t>
      </w:r>
      <w:r w:rsidRPr="00B474E7">
        <w:rPr>
          <w:rFonts w:ascii="Times New Roman" w:hAnsi="Times New Roman" w:cs="Times New Roman"/>
        </w:rPr>
        <w:t xml:space="preserve"> 2017;235:R63–R76.</w:t>
      </w:r>
    </w:p>
    <w:p w14:paraId="34F0627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4. </w:t>
      </w:r>
      <w:r w:rsidRPr="00B474E7">
        <w:rPr>
          <w:rFonts w:ascii="Times New Roman" w:hAnsi="Times New Roman" w:cs="Times New Roman"/>
        </w:rPr>
        <w:tab/>
        <w:t xml:space="preserve">Simmons RA, Templeton LJ, Gertz SJ. Intrauterine Growth Retardation Leads to the Development of Type 2 Diabetes in the Rat. </w:t>
      </w:r>
      <w:r w:rsidRPr="00B474E7">
        <w:rPr>
          <w:rFonts w:ascii="Times New Roman" w:hAnsi="Times New Roman" w:cs="Times New Roman"/>
          <w:i/>
          <w:iCs/>
        </w:rPr>
        <w:t>Diabetes</w:t>
      </w:r>
      <w:r w:rsidRPr="00B474E7">
        <w:rPr>
          <w:rFonts w:ascii="Times New Roman" w:hAnsi="Times New Roman" w:cs="Times New Roman"/>
        </w:rPr>
        <w:t xml:space="preserve"> 2001;50:2279–2286.</w:t>
      </w:r>
    </w:p>
    <w:p w14:paraId="04FD455F" w14:textId="647183B4"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5. </w:t>
      </w:r>
      <w:r w:rsidRPr="00B474E7">
        <w:rPr>
          <w:rFonts w:ascii="Times New Roman" w:hAnsi="Times New Roman" w:cs="Times New Roman"/>
        </w:rPr>
        <w:tab/>
        <w:t xml:space="preserve">Brown MR, Sen SK, Mazzone A, </w:t>
      </w:r>
      <w:r w:rsidRPr="00B474E7">
        <w:rPr>
          <w:rFonts w:ascii="Times New Roman" w:hAnsi="Times New Roman" w:cs="Times New Roman"/>
          <w:i/>
          <w:iCs/>
        </w:rPr>
        <w:t>et al.</w:t>
      </w:r>
      <w:r w:rsidRPr="00B474E7">
        <w:rPr>
          <w:rFonts w:ascii="Times New Roman" w:hAnsi="Times New Roman" w:cs="Times New Roman"/>
        </w:rPr>
        <w:t xml:space="preserve"> Time-restricted feeding prevents deleterious metabolic effects of circadian disruption through epigenetic control of β cell function. </w:t>
      </w:r>
      <w:r w:rsidRPr="00B474E7">
        <w:rPr>
          <w:rFonts w:ascii="Times New Roman" w:hAnsi="Times New Roman" w:cs="Times New Roman"/>
          <w:i/>
          <w:iCs/>
        </w:rPr>
        <w:t>Sci Adv</w:t>
      </w:r>
      <w:r w:rsidRPr="00B474E7">
        <w:rPr>
          <w:rFonts w:ascii="Times New Roman" w:hAnsi="Times New Roman" w:cs="Times New Roman"/>
        </w:rPr>
        <w:t xml:space="preserve"> 2021;7:eabg6856.</w:t>
      </w:r>
    </w:p>
    <w:p w14:paraId="71D66CB3" w14:textId="77777777" w:rsidR="0057110D" w:rsidRPr="00B474E7" w:rsidRDefault="0057110D" w:rsidP="0057110D">
      <w:pPr>
        <w:rPr>
          <w:rFonts w:ascii="Times New Roman" w:hAnsi="Times New Roman" w:cs="Times New Roman"/>
        </w:rPr>
      </w:pPr>
    </w:p>
    <w:p w14:paraId="42CF554C" w14:textId="1DF2A3A5" w:rsidR="004359FB" w:rsidRDefault="00ED57DF" w:rsidP="00616AD3">
      <w:pPr>
        <w:spacing w:line="480" w:lineRule="auto"/>
        <w:rPr>
          <w:rFonts w:ascii="Times New Roman" w:hAnsi="Times New Roman" w:cs="Times New Roman"/>
        </w:rPr>
      </w:pPr>
      <w:r w:rsidRPr="00B474E7">
        <w:rPr>
          <w:rFonts w:ascii="Times New Roman" w:hAnsi="Times New Roman" w:cs="Times New Roman"/>
        </w:rPr>
        <w:fldChar w:fldCharType="end"/>
      </w:r>
      <w:r w:rsidR="004359FB">
        <w:rPr>
          <w:rFonts w:ascii="Times New Roman" w:hAnsi="Times New Roman" w:cs="Times New Roman"/>
        </w:rPr>
        <w:br w:type="page"/>
      </w:r>
    </w:p>
    <w:p w14:paraId="3A4B5EE3" w14:textId="5F4AA0E3" w:rsidR="002D32BF" w:rsidRPr="00687929" w:rsidRDefault="00E41CA3" w:rsidP="0096054A">
      <w:pP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4384" behindDoc="1" locked="0" layoutInCell="1" allowOverlap="1" wp14:anchorId="373FAD60" wp14:editId="6B45D391">
                <wp:simplePos x="0" y="0"/>
                <wp:positionH relativeFrom="column">
                  <wp:posOffset>182880</wp:posOffset>
                </wp:positionH>
                <wp:positionV relativeFrom="paragraph">
                  <wp:posOffset>118745</wp:posOffset>
                </wp:positionV>
                <wp:extent cx="5806440" cy="6454775"/>
                <wp:effectExtent l="0" t="0" r="0" b="0"/>
                <wp:wrapTight wrapText="bothSides">
                  <wp:wrapPolygon edited="0">
                    <wp:start x="0" y="0"/>
                    <wp:lineTo x="0" y="21547"/>
                    <wp:lineTo x="21543" y="21547"/>
                    <wp:lineTo x="21543"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5806440" cy="6454775"/>
                        </a:xfrm>
                        <a:prstGeom prst="rect">
                          <a:avLst/>
                        </a:prstGeom>
                        <a:solidFill>
                          <a:schemeClr val="lt1"/>
                        </a:solidFill>
                        <a:ln w="6350">
                          <a:noFill/>
                        </a:ln>
                      </wps:spPr>
                      <wps:txbx>
                        <w:txbxContent>
                          <w:p w14:paraId="699743D4" w14:textId="23600103" w:rsidR="00E41CA3" w:rsidRDefault="00E41CA3" w:rsidP="00E41CA3">
                            <w:r>
                              <w:rPr>
                                <w:noProof/>
                              </w:rPr>
                              <w:drawing>
                                <wp:inline distT="0" distB="0" distL="0" distR="0" wp14:anchorId="6B120C42" wp14:editId="14B859BB">
                                  <wp:extent cx="3666258" cy="49839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4">
                                            <a:extLst>
                                              <a:ext uri="{28A0092B-C50C-407E-A947-70E740481C1C}">
                                                <a14:useLocalDpi xmlns:a14="http://schemas.microsoft.com/office/drawing/2010/main" val="0"/>
                                              </a:ext>
                                            </a:extLst>
                                          </a:blip>
                                          <a:srcRect t="7313"/>
                                          <a:stretch/>
                                        </pic:blipFill>
                                        <pic:spPr bwMode="auto">
                                          <a:xfrm>
                                            <a:off x="0" y="0"/>
                                            <a:ext cx="3720827" cy="5058171"/>
                                          </a:xfrm>
                                          <a:prstGeom prst="rect">
                                            <a:avLst/>
                                          </a:prstGeom>
                                          <a:ln>
                                            <a:noFill/>
                                          </a:ln>
                                          <a:extLst>
                                            <a:ext uri="{53640926-AAD7-44D8-BBD7-CCE9431645EC}">
                                              <a14:shadowObscured xmlns:a14="http://schemas.microsoft.com/office/drawing/2010/main"/>
                                            </a:ext>
                                          </a:extLst>
                                        </pic:spPr>
                                      </pic:pic>
                                    </a:graphicData>
                                  </a:graphic>
                                </wp:inline>
                              </w:drawing>
                            </w:r>
                          </w:p>
                          <w:p w14:paraId="2ACD9779"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Supplemental Figure 1: Feeding Efficiency Throughout Adulthood</w:t>
                            </w:r>
                          </w:p>
                          <w:p w14:paraId="2C38B4C8"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 xml:space="preserve">A) </w:t>
                            </w:r>
                            <w:r w:rsidRPr="00A140F9">
                              <w:rPr>
                                <w:rFonts w:ascii="Times New Roman" w:hAnsi="Times New Roman" w:cs="Times New Roman"/>
                                <w:sz w:val="20"/>
                                <w:szCs w:val="20"/>
                              </w:rPr>
                              <w:t>Feeding efficiency (%) in males and females, calculated based on food intake and body composition changes during the NCD period (before PND 70). (</w:t>
                            </w:r>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r w:rsidRPr="00A140F9">
                              <w:rPr>
                                <w:rFonts w:ascii="Times New Roman" w:hAnsi="Times New Roman" w:cs="Times New Roman"/>
                                <w:sz w:val="20"/>
                                <w:szCs w:val="20"/>
                              </w:rPr>
                              <w:t>&lt;0.001, p</w:t>
                            </w:r>
                            <w:r w:rsidRPr="00A140F9">
                              <w:rPr>
                                <w:rFonts w:ascii="Times New Roman" w:hAnsi="Times New Roman" w:cs="Times New Roman"/>
                                <w:sz w:val="20"/>
                                <w:szCs w:val="20"/>
                                <w:vertAlign w:val="subscript"/>
                              </w:rPr>
                              <w:t>diet</w:t>
                            </w:r>
                            <w:r w:rsidRPr="00A140F9">
                              <w:rPr>
                                <w:rFonts w:ascii="Times New Roman" w:hAnsi="Times New Roman" w:cs="Times New Roman"/>
                                <w:sz w:val="20"/>
                                <w:szCs w:val="20"/>
                              </w:rPr>
                              <w:t xml:space="preserve">=0.002). </w:t>
                            </w:r>
                            <w:r w:rsidRPr="00A140F9">
                              <w:rPr>
                                <w:rFonts w:ascii="Times New Roman" w:hAnsi="Times New Roman" w:cs="Times New Roman"/>
                                <w:b/>
                                <w:bCs/>
                                <w:sz w:val="20"/>
                                <w:szCs w:val="20"/>
                              </w:rPr>
                              <w:t>B)</w:t>
                            </w:r>
                            <w:r w:rsidRPr="00A140F9">
                              <w:rPr>
                                <w:rFonts w:ascii="Times New Roman" w:hAnsi="Times New Roman" w:cs="Times New Roman"/>
                                <w:sz w:val="20"/>
                                <w:szCs w:val="20"/>
                              </w:rPr>
                              <w:t xml:space="preserve"> Feeding efficiency in males and females during the HFD period (after PND 70). (p</w:t>
                            </w:r>
                            <w:r w:rsidRPr="00A140F9">
                              <w:rPr>
                                <w:rFonts w:ascii="Times New Roman" w:hAnsi="Times New Roman" w:cs="Times New Roman"/>
                                <w:sz w:val="20"/>
                                <w:szCs w:val="20"/>
                                <w:vertAlign w:val="subscript"/>
                              </w:rPr>
                              <w:t>sex</w:t>
                            </w:r>
                            <w:r w:rsidRPr="00A140F9">
                              <w:rPr>
                                <w:rFonts w:ascii="Times New Roman" w:hAnsi="Times New Roman" w:cs="Times New Roman"/>
                                <w:sz w:val="20"/>
                                <w:szCs w:val="20"/>
                              </w:rPr>
                              <w:t xml:space="preserve"> = 0.00023, p</w:t>
                            </w:r>
                            <w:r w:rsidRPr="00A140F9">
                              <w:rPr>
                                <w:rFonts w:ascii="Times New Roman" w:hAnsi="Times New Roman" w:cs="Times New Roman"/>
                                <w:sz w:val="20"/>
                                <w:szCs w:val="20"/>
                                <w:vertAlign w:val="subscript"/>
                              </w:rPr>
                              <w:t>diet</w:t>
                            </w:r>
                            <w:r w:rsidRPr="00A140F9">
                              <w:rPr>
                                <w:rFonts w:ascii="Times New Roman" w:hAnsi="Times New Roman" w:cs="Times New Roman"/>
                                <w:sz w:val="20"/>
                                <w:szCs w:val="20"/>
                              </w:rPr>
                              <w:t xml:space="preserve"> = 0.093).</w:t>
                            </w:r>
                          </w:p>
                          <w:p w14:paraId="35139E9E" w14:textId="77777777" w:rsidR="00E41CA3" w:rsidRDefault="00E41CA3" w:rsidP="00E41C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73FAD60" id="Text Box 7" o:spid="_x0000_s1029" type="#_x0000_t202" style="position:absolute;margin-left:14.4pt;margin-top:9.35pt;width:457.2pt;height:508.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" fillcolor="white [3201]" stroked="f" strokeweight=".5pt">
                <v:textbox>
                  <w:txbxContent>
                    <w:p w14:paraId="699743D4" w14:textId="23600103" w:rsidR="00E41CA3" w:rsidRDefault="00E41CA3" w:rsidP="00E41CA3">
                      <w:r>
                        <w:rPr>
                          <w:noProof/>
                        </w:rPr>
                        <w:drawing>
                          <wp:inline distT="0" distB="0" distL="0" distR="0" wp14:anchorId="6B120C42" wp14:editId="14B859BB">
                            <wp:extent cx="3666258" cy="49839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5">
                                      <a:extLst>
                                        <a:ext uri="{28A0092B-C50C-407E-A947-70E740481C1C}">
                                          <a14:useLocalDpi xmlns:a14="http://schemas.microsoft.com/office/drawing/2010/main" val="0"/>
                                        </a:ext>
                                      </a:extLst>
                                    </a:blip>
                                    <a:srcRect t="7313"/>
                                    <a:stretch/>
                                  </pic:blipFill>
                                  <pic:spPr bwMode="auto">
                                    <a:xfrm>
                                      <a:off x="0" y="0"/>
                                      <a:ext cx="3720827" cy="5058171"/>
                                    </a:xfrm>
                                    <a:prstGeom prst="rect">
                                      <a:avLst/>
                                    </a:prstGeom>
                                    <a:ln>
                                      <a:noFill/>
                                    </a:ln>
                                    <a:extLst>
                                      <a:ext uri="{53640926-AAD7-44D8-BBD7-CCE9431645EC}">
                                        <a14:shadowObscured xmlns:a14="http://schemas.microsoft.com/office/drawing/2010/main"/>
                                      </a:ext>
                                    </a:extLst>
                                  </pic:spPr>
                                </pic:pic>
                              </a:graphicData>
                            </a:graphic>
                          </wp:inline>
                        </w:drawing>
                      </w:r>
                    </w:p>
                    <w:p w14:paraId="2ACD9779"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Supplemental Figure 1: Feeding Efficiency Throughout Adulthood</w:t>
                      </w:r>
                    </w:p>
                    <w:p w14:paraId="2C38B4C8"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 xml:space="preserve">A) </w:t>
                      </w:r>
                      <w:r w:rsidRPr="00A140F9">
                        <w:rPr>
                          <w:rFonts w:ascii="Times New Roman" w:hAnsi="Times New Roman" w:cs="Times New Roman"/>
                          <w:sz w:val="20"/>
                          <w:szCs w:val="20"/>
                        </w:rPr>
                        <w:t>Feeding efficiency (%) in males and females, calculated based on food intake and body composition changes during the NCD period (before PND 70).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proofErr w:type="spellEnd"/>
                      <w:r w:rsidRPr="00A140F9">
                        <w:rPr>
                          <w:rFonts w:ascii="Times New Roman" w:hAnsi="Times New Roman" w:cs="Times New Roman"/>
                          <w:sz w:val="20"/>
                          <w:szCs w:val="20"/>
                        </w:rPr>
                        <w:t xml:space="preserve">&lt;0.001,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diet</w:t>
                      </w:r>
                      <w:proofErr w:type="spellEnd"/>
                      <w:r w:rsidRPr="00A140F9">
                        <w:rPr>
                          <w:rFonts w:ascii="Times New Roman" w:hAnsi="Times New Roman" w:cs="Times New Roman"/>
                          <w:sz w:val="20"/>
                          <w:szCs w:val="20"/>
                        </w:rPr>
                        <w:t xml:space="preserve">=0.002). </w:t>
                      </w:r>
                      <w:r w:rsidRPr="00A140F9">
                        <w:rPr>
                          <w:rFonts w:ascii="Times New Roman" w:hAnsi="Times New Roman" w:cs="Times New Roman"/>
                          <w:b/>
                          <w:bCs/>
                          <w:sz w:val="20"/>
                          <w:szCs w:val="20"/>
                        </w:rPr>
                        <w:t>B)</w:t>
                      </w:r>
                      <w:r w:rsidRPr="00A140F9">
                        <w:rPr>
                          <w:rFonts w:ascii="Times New Roman" w:hAnsi="Times New Roman" w:cs="Times New Roman"/>
                          <w:sz w:val="20"/>
                          <w:szCs w:val="20"/>
                        </w:rPr>
                        <w:t xml:space="preserve"> Feeding efficiency in males and females during the HFD period (after PND 70).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proofErr w:type="spellEnd"/>
                      <w:r w:rsidRPr="00A140F9">
                        <w:rPr>
                          <w:rFonts w:ascii="Times New Roman" w:hAnsi="Times New Roman" w:cs="Times New Roman"/>
                          <w:sz w:val="20"/>
                          <w:szCs w:val="20"/>
                        </w:rPr>
                        <w:t xml:space="preserve"> = 0.00023,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diet</w:t>
                      </w:r>
                      <w:proofErr w:type="spellEnd"/>
                      <w:r w:rsidRPr="00A140F9">
                        <w:rPr>
                          <w:rFonts w:ascii="Times New Roman" w:hAnsi="Times New Roman" w:cs="Times New Roman"/>
                          <w:sz w:val="20"/>
                          <w:szCs w:val="20"/>
                        </w:rPr>
                        <w:t xml:space="preserve"> = 0.093).</w:t>
                      </w:r>
                    </w:p>
                    <w:p w14:paraId="35139E9E" w14:textId="77777777" w:rsidR="00E41CA3" w:rsidRDefault="00E41CA3" w:rsidP="00E41CA3"/>
                  </w:txbxContent>
                </v:textbox>
                <w10:wrap type="tight"/>
              </v:shape>
            </w:pict>
          </mc:Fallback>
        </mc:AlternateContent>
      </w:r>
    </w:p>
    <w:p w14:paraId="6889FDA3" w14:textId="2782C84B" w:rsidR="00462300" w:rsidRDefault="00462300" w:rsidP="0096054A">
      <w:pPr>
        <w:rPr>
          <w:rFonts w:ascii="Times New Roman" w:hAnsi="Times New Roman" w:cs="Times New Roman"/>
        </w:rPr>
      </w:pPr>
    </w:p>
    <w:p w14:paraId="60571539" w14:textId="1D3FD947" w:rsidR="0096047B" w:rsidRDefault="0096047B" w:rsidP="0096047B">
      <w:pPr>
        <w:rPr>
          <w:rFonts w:ascii="Times New Roman" w:hAnsi="Times New Roman" w:cs="Times New Roman"/>
          <w:b/>
          <w:bCs/>
        </w:rPr>
      </w:pPr>
      <w:r w:rsidRPr="0096047B">
        <w:rPr>
          <w:rFonts w:ascii="Times New Roman" w:hAnsi="Times New Roman" w:cs="Times New Roman"/>
          <w:b/>
          <w:bCs/>
        </w:rPr>
        <w:br/>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00871">
      <w:headerReference w:type="defaul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D4AB7F" w14:textId="77777777" w:rsidR="000A6732" w:rsidRDefault="000A6732" w:rsidP="00616AD3">
      <w:r>
        <w:separator/>
      </w:r>
    </w:p>
  </w:endnote>
  <w:endnote w:type="continuationSeparator" w:id="0">
    <w:p w14:paraId="41214B99" w14:textId="77777777" w:rsidR="000A6732" w:rsidRDefault="000A6732"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C04C9E" w14:textId="77777777" w:rsidR="000A6732" w:rsidRDefault="000A6732" w:rsidP="00616AD3">
      <w:r>
        <w:separator/>
      </w:r>
    </w:p>
  </w:footnote>
  <w:footnote w:type="continuationSeparator" w:id="0">
    <w:p w14:paraId="516070A8" w14:textId="77777777" w:rsidR="000A6732" w:rsidRDefault="000A6732"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ED9AC" w14:textId="048239AA" w:rsidR="00685610" w:rsidRPr="00685610" w:rsidRDefault="00DB2834">
    <w:pPr>
      <w:pStyle w:val="Header"/>
      <w:rPr>
        <w:rFonts w:ascii="Times New Roman" w:hAnsi="Times New Roman" w:cs="Times New Roman"/>
      </w:rPr>
    </w:pPr>
    <w:r w:rsidRPr="00685610">
      <w:rPr>
        <w:rFonts w:ascii="Times New Roman" w:hAnsi="Times New Roman" w:cs="Times New Roman"/>
      </w:rPr>
      <w:t xml:space="preserve">eTRF </w:t>
    </w:r>
    <w:r w:rsidR="00685610" w:rsidRPr="00685610">
      <w:rPr>
        <w:rFonts w:ascii="Times New Roman" w:hAnsi="Times New Roman" w:cs="Times New Roman"/>
      </w:rPr>
      <w:t xml:space="preserve">leads to </w:t>
    </w:r>
    <w:r w:rsidR="007D0F0F">
      <w:rPr>
        <w:rFonts w:ascii="Times New Roman" w:hAnsi="Times New Roman" w:cs="Times New Roman"/>
      </w:rPr>
      <w:t xml:space="preserve">offspring </w:t>
    </w:r>
    <w:r w:rsidR="00685610" w:rsidRPr="00685610">
      <w:rPr>
        <w:rFonts w:ascii="Times New Roman" w:hAnsi="Times New Roman" w:cs="Times New Roman"/>
      </w:rPr>
      <w:t>glucose intolerance</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69C32239"/>
    <w:multiLevelType w:val="hybridMultilevel"/>
    <w:tmpl w:val="3E6AD85A"/>
    <w:lvl w:ilvl="0" w:tplc="E8AA74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2"/>
  </w:num>
  <w:num w:numId="3">
    <w:abstractNumId w:val="7"/>
  </w:num>
  <w:num w:numId="4">
    <w:abstractNumId w:val="7"/>
    <w:lvlOverride w:ilvl="0">
      <w:lvl w:ilvl="0" w:tplc="D682E812">
        <w:numFmt w:val="lowerRoman"/>
        <w:lvlText w:val="%1."/>
        <w:lvlJc w:val="right"/>
      </w:lvl>
    </w:lvlOverride>
  </w:num>
  <w:num w:numId="5">
    <w:abstractNumId w:val="7"/>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1"/>
  </w:num>
  <w:num w:numId="15">
    <w:abstractNumId w:val="4"/>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16B89"/>
    <w:rsid w:val="000224F6"/>
    <w:rsid w:val="00023443"/>
    <w:rsid w:val="00023973"/>
    <w:rsid w:val="0002791A"/>
    <w:rsid w:val="00036907"/>
    <w:rsid w:val="00037B00"/>
    <w:rsid w:val="000457BF"/>
    <w:rsid w:val="00050D14"/>
    <w:rsid w:val="000512D8"/>
    <w:rsid w:val="00056D4B"/>
    <w:rsid w:val="00057EDA"/>
    <w:rsid w:val="00065514"/>
    <w:rsid w:val="000702E4"/>
    <w:rsid w:val="00072202"/>
    <w:rsid w:val="00076839"/>
    <w:rsid w:val="00076A49"/>
    <w:rsid w:val="000915E6"/>
    <w:rsid w:val="00094D30"/>
    <w:rsid w:val="000968E6"/>
    <w:rsid w:val="00096E4B"/>
    <w:rsid w:val="000A6732"/>
    <w:rsid w:val="000B68B3"/>
    <w:rsid w:val="000C3092"/>
    <w:rsid w:val="000C34AF"/>
    <w:rsid w:val="000C4E31"/>
    <w:rsid w:val="000D699C"/>
    <w:rsid w:val="000E34D4"/>
    <w:rsid w:val="000E52D2"/>
    <w:rsid w:val="000E7158"/>
    <w:rsid w:val="000F0CE8"/>
    <w:rsid w:val="000F24AB"/>
    <w:rsid w:val="000F2BD9"/>
    <w:rsid w:val="000F4804"/>
    <w:rsid w:val="00103234"/>
    <w:rsid w:val="00105EE6"/>
    <w:rsid w:val="00115C84"/>
    <w:rsid w:val="0012467E"/>
    <w:rsid w:val="00136244"/>
    <w:rsid w:val="00137509"/>
    <w:rsid w:val="00137997"/>
    <w:rsid w:val="001422BB"/>
    <w:rsid w:val="001433C7"/>
    <w:rsid w:val="00151682"/>
    <w:rsid w:val="00152545"/>
    <w:rsid w:val="001569C5"/>
    <w:rsid w:val="00160014"/>
    <w:rsid w:val="00160C2A"/>
    <w:rsid w:val="00170969"/>
    <w:rsid w:val="00172947"/>
    <w:rsid w:val="0017644C"/>
    <w:rsid w:val="0018051D"/>
    <w:rsid w:val="00180F83"/>
    <w:rsid w:val="00184B8C"/>
    <w:rsid w:val="00186B53"/>
    <w:rsid w:val="001A4305"/>
    <w:rsid w:val="001B5CFA"/>
    <w:rsid w:val="001C0914"/>
    <w:rsid w:val="001C41CC"/>
    <w:rsid w:val="001C4CCD"/>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C5A"/>
    <w:rsid w:val="002C3E61"/>
    <w:rsid w:val="002D32BF"/>
    <w:rsid w:val="002D32C5"/>
    <w:rsid w:val="002D73CC"/>
    <w:rsid w:val="002E1842"/>
    <w:rsid w:val="002E2576"/>
    <w:rsid w:val="002E6E26"/>
    <w:rsid w:val="002F1DBE"/>
    <w:rsid w:val="002F1E4C"/>
    <w:rsid w:val="002F361A"/>
    <w:rsid w:val="002F5EC0"/>
    <w:rsid w:val="003104BD"/>
    <w:rsid w:val="003125FF"/>
    <w:rsid w:val="003156E8"/>
    <w:rsid w:val="00317338"/>
    <w:rsid w:val="00321CF9"/>
    <w:rsid w:val="00322D5D"/>
    <w:rsid w:val="00323C81"/>
    <w:rsid w:val="00327E0F"/>
    <w:rsid w:val="003320F3"/>
    <w:rsid w:val="00333703"/>
    <w:rsid w:val="0033454F"/>
    <w:rsid w:val="00344222"/>
    <w:rsid w:val="00344F23"/>
    <w:rsid w:val="0034518C"/>
    <w:rsid w:val="00345295"/>
    <w:rsid w:val="00345AE8"/>
    <w:rsid w:val="00347CFA"/>
    <w:rsid w:val="00347F2F"/>
    <w:rsid w:val="00354291"/>
    <w:rsid w:val="00361FC2"/>
    <w:rsid w:val="00362AA2"/>
    <w:rsid w:val="003641FE"/>
    <w:rsid w:val="00364AA3"/>
    <w:rsid w:val="00364CBF"/>
    <w:rsid w:val="003678F1"/>
    <w:rsid w:val="0037511A"/>
    <w:rsid w:val="00381BAE"/>
    <w:rsid w:val="00382B6D"/>
    <w:rsid w:val="003868D5"/>
    <w:rsid w:val="0038760B"/>
    <w:rsid w:val="00387691"/>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D7120"/>
    <w:rsid w:val="003E0F5E"/>
    <w:rsid w:val="003E6824"/>
    <w:rsid w:val="003E746E"/>
    <w:rsid w:val="003F0738"/>
    <w:rsid w:val="00400B04"/>
    <w:rsid w:val="0040216E"/>
    <w:rsid w:val="00406098"/>
    <w:rsid w:val="0040799B"/>
    <w:rsid w:val="0041149D"/>
    <w:rsid w:val="00416133"/>
    <w:rsid w:val="00422824"/>
    <w:rsid w:val="004236D8"/>
    <w:rsid w:val="00427100"/>
    <w:rsid w:val="00431140"/>
    <w:rsid w:val="00433F6E"/>
    <w:rsid w:val="0043547B"/>
    <w:rsid w:val="004357A7"/>
    <w:rsid w:val="004359FB"/>
    <w:rsid w:val="0044011B"/>
    <w:rsid w:val="00440AC4"/>
    <w:rsid w:val="00454691"/>
    <w:rsid w:val="00460758"/>
    <w:rsid w:val="00462300"/>
    <w:rsid w:val="00467FD5"/>
    <w:rsid w:val="004704F8"/>
    <w:rsid w:val="0047754C"/>
    <w:rsid w:val="00477A84"/>
    <w:rsid w:val="00491619"/>
    <w:rsid w:val="00497D79"/>
    <w:rsid w:val="004A3D57"/>
    <w:rsid w:val="004A4A56"/>
    <w:rsid w:val="004B3D76"/>
    <w:rsid w:val="004C005D"/>
    <w:rsid w:val="004C25E4"/>
    <w:rsid w:val="004C4025"/>
    <w:rsid w:val="004C6F81"/>
    <w:rsid w:val="004D2C8A"/>
    <w:rsid w:val="004D649F"/>
    <w:rsid w:val="004F05CE"/>
    <w:rsid w:val="004F2C2A"/>
    <w:rsid w:val="004F2D68"/>
    <w:rsid w:val="004F3298"/>
    <w:rsid w:val="004F35FF"/>
    <w:rsid w:val="004F4CDE"/>
    <w:rsid w:val="004F5155"/>
    <w:rsid w:val="005028A1"/>
    <w:rsid w:val="00504A6E"/>
    <w:rsid w:val="005204D6"/>
    <w:rsid w:val="00520F01"/>
    <w:rsid w:val="005210E9"/>
    <w:rsid w:val="00523369"/>
    <w:rsid w:val="00532133"/>
    <w:rsid w:val="00532F87"/>
    <w:rsid w:val="00536356"/>
    <w:rsid w:val="00537629"/>
    <w:rsid w:val="00546454"/>
    <w:rsid w:val="0054727D"/>
    <w:rsid w:val="00552A5B"/>
    <w:rsid w:val="00564D55"/>
    <w:rsid w:val="0057110D"/>
    <w:rsid w:val="005751F8"/>
    <w:rsid w:val="00585A1D"/>
    <w:rsid w:val="0058691C"/>
    <w:rsid w:val="00587EB0"/>
    <w:rsid w:val="005908C3"/>
    <w:rsid w:val="00593454"/>
    <w:rsid w:val="005A3F7F"/>
    <w:rsid w:val="005B1652"/>
    <w:rsid w:val="005B4A24"/>
    <w:rsid w:val="005B59E5"/>
    <w:rsid w:val="005B5BA7"/>
    <w:rsid w:val="005C23AC"/>
    <w:rsid w:val="005C3BCE"/>
    <w:rsid w:val="005D2B24"/>
    <w:rsid w:val="005D4100"/>
    <w:rsid w:val="005F3188"/>
    <w:rsid w:val="00601498"/>
    <w:rsid w:val="00607265"/>
    <w:rsid w:val="00616AD3"/>
    <w:rsid w:val="00616D8A"/>
    <w:rsid w:val="0062097D"/>
    <w:rsid w:val="006411B4"/>
    <w:rsid w:val="00643C99"/>
    <w:rsid w:val="00644AEC"/>
    <w:rsid w:val="00644F1C"/>
    <w:rsid w:val="00645731"/>
    <w:rsid w:val="00651207"/>
    <w:rsid w:val="00651638"/>
    <w:rsid w:val="00660E6B"/>
    <w:rsid w:val="00660EE1"/>
    <w:rsid w:val="0066510F"/>
    <w:rsid w:val="00665C8A"/>
    <w:rsid w:val="0067189F"/>
    <w:rsid w:val="006728EA"/>
    <w:rsid w:val="00677D4A"/>
    <w:rsid w:val="00685610"/>
    <w:rsid w:val="00686EC8"/>
    <w:rsid w:val="00687929"/>
    <w:rsid w:val="00693835"/>
    <w:rsid w:val="006A001C"/>
    <w:rsid w:val="006A14F0"/>
    <w:rsid w:val="006A22AE"/>
    <w:rsid w:val="006A5F43"/>
    <w:rsid w:val="006C6F49"/>
    <w:rsid w:val="006D4D25"/>
    <w:rsid w:val="006F1AEF"/>
    <w:rsid w:val="006F1C2F"/>
    <w:rsid w:val="006F5A08"/>
    <w:rsid w:val="007006F3"/>
    <w:rsid w:val="00702424"/>
    <w:rsid w:val="00704185"/>
    <w:rsid w:val="00716C65"/>
    <w:rsid w:val="0072292A"/>
    <w:rsid w:val="007250AF"/>
    <w:rsid w:val="00725FCB"/>
    <w:rsid w:val="00726008"/>
    <w:rsid w:val="007263F7"/>
    <w:rsid w:val="007316E8"/>
    <w:rsid w:val="00741FE3"/>
    <w:rsid w:val="00744B31"/>
    <w:rsid w:val="00750394"/>
    <w:rsid w:val="00755842"/>
    <w:rsid w:val="00760A6A"/>
    <w:rsid w:val="00761E49"/>
    <w:rsid w:val="007641AB"/>
    <w:rsid w:val="007700BF"/>
    <w:rsid w:val="00783733"/>
    <w:rsid w:val="00784696"/>
    <w:rsid w:val="007872A5"/>
    <w:rsid w:val="007937AB"/>
    <w:rsid w:val="007A2077"/>
    <w:rsid w:val="007A2CCA"/>
    <w:rsid w:val="007A45B2"/>
    <w:rsid w:val="007A7B7A"/>
    <w:rsid w:val="007B3CB2"/>
    <w:rsid w:val="007B6CF3"/>
    <w:rsid w:val="007C59F8"/>
    <w:rsid w:val="007C7BC9"/>
    <w:rsid w:val="007D0ECF"/>
    <w:rsid w:val="007D0F0F"/>
    <w:rsid w:val="007D1903"/>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046"/>
    <w:rsid w:val="00874EBB"/>
    <w:rsid w:val="0088096D"/>
    <w:rsid w:val="0088283B"/>
    <w:rsid w:val="008828E6"/>
    <w:rsid w:val="00882E23"/>
    <w:rsid w:val="00890AE0"/>
    <w:rsid w:val="00893799"/>
    <w:rsid w:val="00893E28"/>
    <w:rsid w:val="008970A6"/>
    <w:rsid w:val="008976C8"/>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0871"/>
    <w:rsid w:val="00901F81"/>
    <w:rsid w:val="00906EA8"/>
    <w:rsid w:val="0091026A"/>
    <w:rsid w:val="0091080C"/>
    <w:rsid w:val="00910D9C"/>
    <w:rsid w:val="0091397C"/>
    <w:rsid w:val="0092320D"/>
    <w:rsid w:val="0094012E"/>
    <w:rsid w:val="00942A5E"/>
    <w:rsid w:val="00947053"/>
    <w:rsid w:val="009525EA"/>
    <w:rsid w:val="009554FD"/>
    <w:rsid w:val="0096047B"/>
    <w:rsid w:val="0096054A"/>
    <w:rsid w:val="00960974"/>
    <w:rsid w:val="00960FD7"/>
    <w:rsid w:val="00961EC4"/>
    <w:rsid w:val="0096407F"/>
    <w:rsid w:val="00965D4C"/>
    <w:rsid w:val="00970D3E"/>
    <w:rsid w:val="0097693C"/>
    <w:rsid w:val="00983AE9"/>
    <w:rsid w:val="00986610"/>
    <w:rsid w:val="00987B97"/>
    <w:rsid w:val="00995036"/>
    <w:rsid w:val="009A1D8B"/>
    <w:rsid w:val="009A604F"/>
    <w:rsid w:val="009A784F"/>
    <w:rsid w:val="009B30BD"/>
    <w:rsid w:val="009B4769"/>
    <w:rsid w:val="009B554B"/>
    <w:rsid w:val="009B5C0B"/>
    <w:rsid w:val="009B6F09"/>
    <w:rsid w:val="009C1CDD"/>
    <w:rsid w:val="009C4CCE"/>
    <w:rsid w:val="009D039A"/>
    <w:rsid w:val="009D244A"/>
    <w:rsid w:val="009D3524"/>
    <w:rsid w:val="009D4609"/>
    <w:rsid w:val="009D6A5E"/>
    <w:rsid w:val="009E39BE"/>
    <w:rsid w:val="009F1671"/>
    <w:rsid w:val="009F2C4F"/>
    <w:rsid w:val="00A0650D"/>
    <w:rsid w:val="00A07285"/>
    <w:rsid w:val="00A140F9"/>
    <w:rsid w:val="00A17703"/>
    <w:rsid w:val="00A17F42"/>
    <w:rsid w:val="00A2123E"/>
    <w:rsid w:val="00A319F9"/>
    <w:rsid w:val="00A31A7B"/>
    <w:rsid w:val="00A34308"/>
    <w:rsid w:val="00A40214"/>
    <w:rsid w:val="00A4122E"/>
    <w:rsid w:val="00A428ED"/>
    <w:rsid w:val="00A43ACD"/>
    <w:rsid w:val="00A449D4"/>
    <w:rsid w:val="00A4651B"/>
    <w:rsid w:val="00A517A1"/>
    <w:rsid w:val="00A52328"/>
    <w:rsid w:val="00A54854"/>
    <w:rsid w:val="00A54B1D"/>
    <w:rsid w:val="00A60A09"/>
    <w:rsid w:val="00A61B52"/>
    <w:rsid w:val="00A61F52"/>
    <w:rsid w:val="00A6221E"/>
    <w:rsid w:val="00A830B7"/>
    <w:rsid w:val="00A836E6"/>
    <w:rsid w:val="00A84EE6"/>
    <w:rsid w:val="00A8549B"/>
    <w:rsid w:val="00A90343"/>
    <w:rsid w:val="00AB4337"/>
    <w:rsid w:val="00AB675B"/>
    <w:rsid w:val="00AC7131"/>
    <w:rsid w:val="00AC750D"/>
    <w:rsid w:val="00AC790C"/>
    <w:rsid w:val="00AD090A"/>
    <w:rsid w:val="00AD25B9"/>
    <w:rsid w:val="00AD38E7"/>
    <w:rsid w:val="00AE137F"/>
    <w:rsid w:val="00AE4DBC"/>
    <w:rsid w:val="00AF67D7"/>
    <w:rsid w:val="00B01A1F"/>
    <w:rsid w:val="00B03785"/>
    <w:rsid w:val="00B05D49"/>
    <w:rsid w:val="00B16EC2"/>
    <w:rsid w:val="00B215B1"/>
    <w:rsid w:val="00B235B3"/>
    <w:rsid w:val="00B30AEA"/>
    <w:rsid w:val="00B31D0A"/>
    <w:rsid w:val="00B322F0"/>
    <w:rsid w:val="00B32926"/>
    <w:rsid w:val="00B42E04"/>
    <w:rsid w:val="00B474E7"/>
    <w:rsid w:val="00B5046A"/>
    <w:rsid w:val="00B55451"/>
    <w:rsid w:val="00B56169"/>
    <w:rsid w:val="00B61E2A"/>
    <w:rsid w:val="00B620BA"/>
    <w:rsid w:val="00B636F5"/>
    <w:rsid w:val="00B66050"/>
    <w:rsid w:val="00B70990"/>
    <w:rsid w:val="00B70FA3"/>
    <w:rsid w:val="00B712C4"/>
    <w:rsid w:val="00B72162"/>
    <w:rsid w:val="00B73DD4"/>
    <w:rsid w:val="00B73F20"/>
    <w:rsid w:val="00B74562"/>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7EF2"/>
    <w:rsid w:val="00BD3C52"/>
    <w:rsid w:val="00BD56C9"/>
    <w:rsid w:val="00BD6ECE"/>
    <w:rsid w:val="00BE286E"/>
    <w:rsid w:val="00BE2EEF"/>
    <w:rsid w:val="00BE3B71"/>
    <w:rsid w:val="00BE5A9B"/>
    <w:rsid w:val="00BF3DF4"/>
    <w:rsid w:val="00C04F83"/>
    <w:rsid w:val="00C17B6E"/>
    <w:rsid w:val="00C17BFF"/>
    <w:rsid w:val="00C24E6B"/>
    <w:rsid w:val="00C26F18"/>
    <w:rsid w:val="00C31A50"/>
    <w:rsid w:val="00C32374"/>
    <w:rsid w:val="00C32387"/>
    <w:rsid w:val="00C33652"/>
    <w:rsid w:val="00C34CE1"/>
    <w:rsid w:val="00C41E0D"/>
    <w:rsid w:val="00C43517"/>
    <w:rsid w:val="00C50439"/>
    <w:rsid w:val="00C52DB2"/>
    <w:rsid w:val="00C56D0A"/>
    <w:rsid w:val="00C57552"/>
    <w:rsid w:val="00C627D1"/>
    <w:rsid w:val="00C6518A"/>
    <w:rsid w:val="00C72A22"/>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246B"/>
    <w:rsid w:val="00CF6E5A"/>
    <w:rsid w:val="00D011B5"/>
    <w:rsid w:val="00D01B0E"/>
    <w:rsid w:val="00D026ED"/>
    <w:rsid w:val="00D02E78"/>
    <w:rsid w:val="00D03E5E"/>
    <w:rsid w:val="00D04004"/>
    <w:rsid w:val="00D0452A"/>
    <w:rsid w:val="00D04E36"/>
    <w:rsid w:val="00D057AD"/>
    <w:rsid w:val="00D074EF"/>
    <w:rsid w:val="00D101C9"/>
    <w:rsid w:val="00D2329B"/>
    <w:rsid w:val="00D254F7"/>
    <w:rsid w:val="00D274AF"/>
    <w:rsid w:val="00D322B3"/>
    <w:rsid w:val="00D326BF"/>
    <w:rsid w:val="00D36DA4"/>
    <w:rsid w:val="00D40CE8"/>
    <w:rsid w:val="00D51F64"/>
    <w:rsid w:val="00D60D6B"/>
    <w:rsid w:val="00D623B9"/>
    <w:rsid w:val="00D70802"/>
    <w:rsid w:val="00D72E1C"/>
    <w:rsid w:val="00D854CE"/>
    <w:rsid w:val="00D860A7"/>
    <w:rsid w:val="00D86FB4"/>
    <w:rsid w:val="00D92043"/>
    <w:rsid w:val="00D92350"/>
    <w:rsid w:val="00DB2834"/>
    <w:rsid w:val="00DB3298"/>
    <w:rsid w:val="00DB3F8E"/>
    <w:rsid w:val="00DC4B11"/>
    <w:rsid w:val="00DC695F"/>
    <w:rsid w:val="00DC73D0"/>
    <w:rsid w:val="00DD02BD"/>
    <w:rsid w:val="00DD68C1"/>
    <w:rsid w:val="00DE1987"/>
    <w:rsid w:val="00DE2A60"/>
    <w:rsid w:val="00DE369F"/>
    <w:rsid w:val="00DF6A65"/>
    <w:rsid w:val="00E01ADA"/>
    <w:rsid w:val="00E025DC"/>
    <w:rsid w:val="00E03F87"/>
    <w:rsid w:val="00E13C7C"/>
    <w:rsid w:val="00E1433A"/>
    <w:rsid w:val="00E207F2"/>
    <w:rsid w:val="00E33351"/>
    <w:rsid w:val="00E33A59"/>
    <w:rsid w:val="00E41CA3"/>
    <w:rsid w:val="00E460B0"/>
    <w:rsid w:val="00E4627A"/>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6C34"/>
    <w:rsid w:val="00EB71C4"/>
    <w:rsid w:val="00EC2802"/>
    <w:rsid w:val="00EC3B68"/>
    <w:rsid w:val="00EC57CA"/>
    <w:rsid w:val="00ED011D"/>
    <w:rsid w:val="00ED18E7"/>
    <w:rsid w:val="00ED57DF"/>
    <w:rsid w:val="00ED6DF5"/>
    <w:rsid w:val="00ED7665"/>
    <w:rsid w:val="00EE0F74"/>
    <w:rsid w:val="00EE272A"/>
    <w:rsid w:val="00EF3374"/>
    <w:rsid w:val="00EF6E8B"/>
    <w:rsid w:val="00F002AB"/>
    <w:rsid w:val="00F023E0"/>
    <w:rsid w:val="00F11F2D"/>
    <w:rsid w:val="00F13664"/>
    <w:rsid w:val="00F14C74"/>
    <w:rsid w:val="00F21348"/>
    <w:rsid w:val="00F213BB"/>
    <w:rsid w:val="00F23C6E"/>
    <w:rsid w:val="00F24F0D"/>
    <w:rsid w:val="00F27D3F"/>
    <w:rsid w:val="00F403B2"/>
    <w:rsid w:val="00F51E14"/>
    <w:rsid w:val="00F55355"/>
    <w:rsid w:val="00F55EB5"/>
    <w:rsid w:val="00F67AA8"/>
    <w:rsid w:val="00F76BB3"/>
    <w:rsid w:val="00F81321"/>
    <w:rsid w:val="00F8768B"/>
    <w:rsid w:val="00F93F96"/>
    <w:rsid w:val="00F94D01"/>
    <w:rsid w:val="00FA1922"/>
    <w:rsid w:val="00FA195D"/>
    <w:rsid w:val="00FA3F27"/>
    <w:rsid w:val="00FA3F6C"/>
    <w:rsid w:val="00FB2D0B"/>
    <w:rsid w:val="00FB6EFE"/>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2BD9"/>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F2BD9"/>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paragraph" w:customStyle="1" w:styleId="Default">
    <w:name w:val="Default"/>
    <w:rsid w:val="00685610"/>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685610"/>
    <w:rPr>
      <w:color w:val="0000FF"/>
      <w:u w:val="single"/>
    </w:rPr>
  </w:style>
  <w:style w:type="paragraph" w:styleId="Title">
    <w:name w:val="Title"/>
    <w:basedOn w:val="Normal"/>
    <w:next w:val="Normal"/>
    <w:link w:val="TitleChar"/>
    <w:uiPriority w:val="10"/>
    <w:qFormat/>
    <w:rsid w:val="00B474E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74E7"/>
    <w:rPr>
      <w:rFonts w:asciiTheme="majorHAnsi" w:eastAsiaTheme="majorEastAsia" w:hAnsiTheme="majorHAnsi" w:cstheme="majorBidi"/>
      <w:spacing w:val="-10"/>
      <w:kern w:val="28"/>
      <w:sz w:val="56"/>
      <w:szCs w:val="56"/>
    </w:rPr>
  </w:style>
  <w:style w:type="paragraph" w:customStyle="1" w:styleId="Headers">
    <w:name w:val="Headers"/>
    <w:basedOn w:val="Normal"/>
    <w:qFormat/>
    <w:rsid w:val="00B474E7"/>
    <w:rPr>
      <w:rFonts w:ascii="Times New Roman" w:hAnsi="Times New Roman" w:cs="Times New Roman"/>
      <w:b/>
      <w:bCs/>
      <w:sz w:val="32"/>
    </w:rPr>
  </w:style>
  <w:style w:type="paragraph" w:customStyle="1" w:styleId="subheader">
    <w:name w:val="subheader"/>
    <w:basedOn w:val="Headers"/>
    <w:qFormat/>
    <w:rsid w:val="0041149D"/>
    <w:rPr>
      <w:b w:val="0"/>
      <w:i/>
      <w:sz w:val="28"/>
    </w:rPr>
  </w:style>
  <w:style w:type="character" w:customStyle="1" w:styleId="Heading1Char">
    <w:name w:val="Heading 1 Char"/>
    <w:basedOn w:val="DefaultParagraphFont"/>
    <w:link w:val="Heading1"/>
    <w:uiPriority w:val="9"/>
    <w:rsid w:val="000F2BD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F2BD9"/>
    <w:rPr>
      <w:rFonts w:ascii="Times New Roman" w:eastAsiaTheme="majorEastAsia" w:hAnsi="Times New Roman" w:cstheme="majorBidi"/>
      <w:i/>
      <w:color w:val="000000" w:themeColor="text1"/>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0.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avebrid@umich.edu" TargetMode="Externa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0.emf"/><Relationship Id="rId5" Type="http://schemas.openxmlformats.org/officeDocument/2006/relationships/footnotes" Target="footnotes.xml"/><Relationship Id="rId15" Type="http://schemas.openxmlformats.org/officeDocument/2006/relationships/image" Target="media/image40.emf"/><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0.emf"/><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8</Pages>
  <Words>36213</Words>
  <Characters>206416</Characters>
  <Application>Microsoft Office Word</Application>
  <DocSecurity>0</DocSecurity>
  <Lines>1720</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3</cp:revision>
  <dcterms:created xsi:type="dcterms:W3CDTF">2022-04-26T18:26:00Z</dcterms:created>
  <dcterms:modified xsi:type="dcterms:W3CDTF">2022-04-26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